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8"/>
      </w:tblGrid>
      <w:tr w:rsidR="005D640E" w:rsidRPr="007E0C33" w:rsidTr="005D640E">
        <w:trPr>
          <w:trHeight w:val="558"/>
        </w:trPr>
        <w:tc>
          <w:tcPr>
            <w:tcW w:w="4408" w:type="dxa"/>
          </w:tcPr>
          <w:p w:rsidR="005D640E" w:rsidRPr="007E0C33" w:rsidRDefault="005D640E" w:rsidP="00427C40">
            <w:pPr>
              <w:shd w:val="clear" w:color="auto" w:fill="FFFFFF"/>
              <w:rPr>
                <w:rFonts w:ascii="Cambria" w:hAnsi="Cambria"/>
                <w:bCs/>
                <w:shd w:val="clear" w:color="auto" w:fill="FFFFFF"/>
              </w:rPr>
            </w:pPr>
            <w:r w:rsidRPr="007E0C33">
              <w:rPr>
                <w:rStyle w:val="Strong"/>
                <w:rFonts w:ascii="Cambria" w:hAnsi="Cambria"/>
                <w:b w:val="0"/>
                <w:shd w:val="clear" w:color="auto" w:fill="FFFFFF"/>
              </w:rPr>
              <w:t xml:space="preserve"> </w:t>
            </w:r>
          </w:p>
        </w:tc>
      </w:tr>
    </w:tbl>
    <w:p w:rsidR="00E474A3" w:rsidRDefault="005D640E" w:rsidP="00427C40">
      <w:pPr>
        <w:spacing w:after="0" w:line="240" w:lineRule="auto"/>
        <w:jc w:val="center"/>
        <w:rPr>
          <w:rFonts w:ascii="Times New Roman" w:hAnsi="Times New Roman" w:cs="Times New Roman"/>
          <w:b/>
          <w:sz w:val="24"/>
          <w:szCs w:val="24"/>
        </w:rPr>
      </w:pPr>
      <w:r w:rsidRPr="007E0C33">
        <w:rPr>
          <w:rFonts w:ascii="Times New Roman" w:hAnsi="Times New Roman" w:cs="Times New Roman"/>
          <w:b/>
          <w:sz w:val="24"/>
          <w:szCs w:val="24"/>
        </w:rPr>
        <w:t xml:space="preserve">DAMPAK COVID-19 TERHADAP IMPLEMENTASI PEMBELAJARAN </w:t>
      </w:r>
      <w:r w:rsidR="00427C40">
        <w:rPr>
          <w:rFonts w:ascii="Times New Roman" w:hAnsi="Times New Roman" w:cs="Times New Roman"/>
          <w:b/>
          <w:sz w:val="24"/>
          <w:szCs w:val="24"/>
        </w:rPr>
        <w:t>D</w:t>
      </w:r>
      <w:r w:rsidRPr="007E0C33">
        <w:rPr>
          <w:rFonts w:ascii="Times New Roman" w:hAnsi="Times New Roman" w:cs="Times New Roman"/>
          <w:b/>
          <w:sz w:val="24"/>
          <w:szCs w:val="24"/>
        </w:rPr>
        <w:t>A</w:t>
      </w:r>
      <w:r w:rsidR="00427C40">
        <w:rPr>
          <w:rFonts w:ascii="Times New Roman" w:hAnsi="Times New Roman" w:cs="Times New Roman"/>
          <w:b/>
          <w:sz w:val="24"/>
          <w:szCs w:val="24"/>
        </w:rPr>
        <w:t>R</w:t>
      </w:r>
      <w:r w:rsidRPr="007E0C33">
        <w:rPr>
          <w:rFonts w:ascii="Times New Roman" w:hAnsi="Times New Roman" w:cs="Times New Roman"/>
          <w:b/>
          <w:sz w:val="24"/>
          <w:szCs w:val="24"/>
        </w:rPr>
        <w:t>ING DI SEKOLAH DASAR</w:t>
      </w:r>
    </w:p>
    <w:p w:rsidR="00427C40" w:rsidRPr="00427C40" w:rsidRDefault="00427C40" w:rsidP="00427C40">
      <w:pPr>
        <w:spacing w:after="0" w:line="240" w:lineRule="auto"/>
        <w:jc w:val="center"/>
        <w:rPr>
          <w:rFonts w:ascii="Times New Roman" w:hAnsi="Times New Roman" w:cs="Times New Roman"/>
          <w:b/>
          <w:sz w:val="24"/>
          <w:szCs w:val="24"/>
        </w:rPr>
      </w:pPr>
    </w:p>
    <w:p w:rsidR="00427C40" w:rsidRDefault="005D640E" w:rsidP="00427C40">
      <w:pPr>
        <w:spacing w:after="0" w:line="240" w:lineRule="auto"/>
        <w:jc w:val="center"/>
        <w:rPr>
          <w:rFonts w:ascii="Times New Roman" w:hAnsi="Times New Roman" w:cs="Times New Roman"/>
          <w:b/>
        </w:rPr>
      </w:pPr>
      <w:r w:rsidRPr="007E0C33">
        <w:rPr>
          <w:rFonts w:ascii="Times New Roman" w:hAnsi="Times New Roman" w:cs="Times New Roman"/>
          <w:b/>
        </w:rPr>
        <w:t>Wahyu Aji Fatma Dewi</w:t>
      </w:r>
    </w:p>
    <w:p w:rsidR="00427C40" w:rsidRPr="007E0C33" w:rsidRDefault="00427C40" w:rsidP="00427C40">
      <w:pPr>
        <w:spacing w:after="0" w:line="240" w:lineRule="auto"/>
        <w:jc w:val="center"/>
        <w:rPr>
          <w:rFonts w:ascii="Times New Roman" w:hAnsi="Times New Roman" w:cs="Times New Roman"/>
          <w:b/>
        </w:rPr>
      </w:pPr>
    </w:p>
    <w:p w:rsidR="005D640E" w:rsidRPr="007E0C33" w:rsidRDefault="00536ACF" w:rsidP="00427C40">
      <w:pPr>
        <w:spacing w:after="0" w:line="240" w:lineRule="auto"/>
        <w:jc w:val="center"/>
        <w:rPr>
          <w:rFonts w:ascii="Times New Roman" w:hAnsi="Times New Roman" w:cs="Times New Roman"/>
          <w:bCs/>
        </w:rPr>
      </w:pPr>
      <w:r w:rsidRPr="007E0C33">
        <w:rPr>
          <w:rFonts w:ascii="Times New Roman" w:hAnsi="Times New Roman" w:cs="Times New Roman"/>
          <w:bCs/>
        </w:rPr>
        <w:t xml:space="preserve">Universitas Kristen Satya Wacana </w:t>
      </w:r>
    </w:p>
    <w:p w:rsidR="00536ACF" w:rsidRPr="007E0C33" w:rsidRDefault="00536ACF" w:rsidP="00427C40">
      <w:pPr>
        <w:spacing w:after="0" w:line="240" w:lineRule="auto"/>
        <w:jc w:val="center"/>
        <w:rPr>
          <w:rFonts w:ascii="Times New Roman" w:hAnsi="Times New Roman" w:cs="Times New Roman"/>
          <w:bCs/>
        </w:rPr>
      </w:pPr>
      <w:r w:rsidRPr="007E0C33">
        <w:rPr>
          <w:rFonts w:ascii="Times New Roman" w:hAnsi="Times New Roman" w:cs="Times New Roman"/>
          <w:bCs/>
        </w:rPr>
        <w:t>Jl. Diponegoro 52-60, Salatiga Jawa Tengah, Indonesia</w:t>
      </w:r>
    </w:p>
    <w:p w:rsidR="00E474A3" w:rsidRPr="007E0C33" w:rsidRDefault="00E474A3" w:rsidP="00427C40">
      <w:pPr>
        <w:spacing w:after="0" w:line="240" w:lineRule="auto"/>
        <w:jc w:val="center"/>
        <w:rPr>
          <w:rFonts w:ascii="Times New Roman" w:hAnsi="Times New Roman" w:cs="Times New Roman"/>
          <w:bCs/>
        </w:rPr>
      </w:pPr>
      <w:proofErr w:type="gramStart"/>
      <w:r w:rsidRPr="007E0C33">
        <w:rPr>
          <w:rFonts w:ascii="Times New Roman" w:hAnsi="Times New Roman" w:cs="Times New Roman"/>
          <w:bCs/>
        </w:rPr>
        <w:t>Email :</w:t>
      </w:r>
      <w:proofErr w:type="gramEnd"/>
      <w:r w:rsidRPr="007E0C33">
        <w:rPr>
          <w:rFonts w:ascii="Times New Roman" w:hAnsi="Times New Roman" w:cs="Times New Roman"/>
          <w:bCs/>
        </w:rPr>
        <w:t xml:space="preserve"> wahyuajifatmadewi@gmail.com</w:t>
      </w:r>
    </w:p>
    <w:p w:rsidR="005D640E" w:rsidRPr="007E0C33" w:rsidRDefault="005D640E" w:rsidP="00427C40">
      <w:pPr>
        <w:spacing w:after="0" w:line="240" w:lineRule="auto"/>
        <w:jc w:val="center"/>
        <w:rPr>
          <w:rFonts w:ascii="Times New Roman" w:hAnsi="Times New Roman" w:cs="Times New Roman"/>
          <w:b/>
        </w:rPr>
      </w:pPr>
    </w:p>
    <w:p w:rsidR="00E474A3" w:rsidRPr="007E0C33" w:rsidRDefault="00427C40" w:rsidP="00427C40">
      <w:pPr>
        <w:spacing w:after="0" w:line="240" w:lineRule="auto"/>
        <w:jc w:val="center"/>
        <w:rPr>
          <w:rFonts w:ascii="Times New Roman" w:hAnsi="Times New Roman" w:cs="Times New Roman"/>
        </w:rPr>
      </w:pPr>
      <w:r>
        <w:rPr>
          <w:noProof/>
        </w:rPr>
        <mc:AlternateContent>
          <mc:Choice Requires="wps">
            <w:drawing>
              <wp:anchor distT="0" distB="0" distL="114300" distR="114300" simplePos="0" relativeHeight="251659264" behindDoc="0" locked="0" layoutInCell="1" allowOverlap="1" wp14:anchorId="3D92AB58" wp14:editId="07B74F5B">
                <wp:simplePos x="0" y="0"/>
                <wp:positionH relativeFrom="column">
                  <wp:posOffset>0</wp:posOffset>
                </wp:positionH>
                <wp:positionV relativeFrom="paragraph">
                  <wp:posOffset>0</wp:posOffset>
                </wp:positionV>
                <wp:extent cx="6060440" cy="0"/>
                <wp:effectExtent l="0" t="0" r="35560" b="19050"/>
                <wp:wrapNone/>
                <wp:docPr id="1026"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60440" cy="0"/>
                        </a:xfrm>
                        <a:prstGeom prst="line">
                          <a:avLst/>
                        </a:prstGeom>
                        <a:ln w="19050" cap="flat" cmpd="sng">
                          <a:solidFill>
                            <a:srgbClr val="000000"/>
                          </a:solidFill>
                          <a:prstDash val="solid"/>
                          <a:round/>
                          <a:headEnd/>
                          <a:tailEnd/>
                        </a:ln>
                      </wps:spPr>
                      <wps:bodyPr/>
                    </wps:wsp>
                  </a:graphicData>
                </a:graphic>
              </wp:anchor>
            </w:drawing>
          </mc:Choice>
          <mc:Fallback>
            <w:pict>
              <v:line w14:anchorId="452CB376"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0" to="477.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" strokeweight="1.5pt">
                <o:lock v:ext="edit" shapetype="f"/>
              </v:line>
            </w:pict>
          </mc:Fallback>
        </mc:AlternateContent>
      </w:r>
    </w:p>
    <w:p w:rsidR="00427C40" w:rsidRDefault="00427C40" w:rsidP="00427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jc w:val="both"/>
        <w:rPr>
          <w:rFonts w:ascii="Times New Roman" w:hAnsi="Times New Roman" w:cs="Times New Roman"/>
          <w:b/>
        </w:rPr>
      </w:pPr>
      <w:r>
        <w:rPr>
          <w:rFonts w:ascii="Times New Roman" w:hAnsi="Times New Roman" w:cs="Times New Roman"/>
          <w:b/>
        </w:rPr>
        <w:t>Abstract</w:t>
      </w:r>
    </w:p>
    <w:p w:rsidR="00427C40" w:rsidRDefault="00427C40" w:rsidP="00427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jc w:val="both"/>
        <w:rPr>
          <w:rFonts w:ascii="Times New Roman" w:hAnsi="Times New Roman" w:cs="Times New Roman"/>
          <w:b/>
        </w:rPr>
      </w:pPr>
      <w:r>
        <w:rPr>
          <w:rFonts w:ascii="Times New Roman" w:hAnsi="Times New Roman" w:cs="Times New Roman"/>
          <w:b/>
        </w:rPr>
        <w:tab/>
      </w:r>
      <w:r w:rsidR="005D640E" w:rsidRPr="007E0C33">
        <w:rPr>
          <w:rFonts w:ascii="Times New Roman" w:eastAsia="Times New Roman" w:hAnsi="Times New Roman" w:cs="Times New Roman"/>
          <w:lang w:val="en"/>
        </w:rPr>
        <w:t xml:space="preserve">This study aims to identify the implementation of online learning at home in elementary school students due to the existence of the COVID-19 pandemic. The study uses library research where in collecting data information with documentation techniques that are looking for data about relevant things from various kinds in the library such as documents, books, magazines, news. The selected article and news criteria are discussion of the Impact of COVID-19 and Online Learning in Primary Schools. Of the 10 sources obtained, the most relevant were selected and </w:t>
      </w:r>
      <w:proofErr w:type="gramStart"/>
      <w:r w:rsidR="005D640E" w:rsidRPr="007E0C33">
        <w:rPr>
          <w:rFonts w:ascii="Times New Roman" w:eastAsia="Times New Roman" w:hAnsi="Times New Roman" w:cs="Times New Roman"/>
          <w:lang w:val="en"/>
        </w:rPr>
        <w:t>3</w:t>
      </w:r>
      <w:proofErr w:type="gramEnd"/>
      <w:r w:rsidR="005D640E" w:rsidRPr="007E0C33">
        <w:rPr>
          <w:rFonts w:ascii="Times New Roman" w:eastAsia="Times New Roman" w:hAnsi="Times New Roman" w:cs="Times New Roman"/>
          <w:lang w:val="en"/>
        </w:rPr>
        <w:t xml:space="preserve"> articles and 6 news were selected. The results of the </w:t>
      </w:r>
      <w:proofErr w:type="gramStart"/>
      <w:r w:rsidR="005D640E" w:rsidRPr="007E0C33">
        <w:rPr>
          <w:rFonts w:ascii="Times New Roman" w:eastAsia="Times New Roman" w:hAnsi="Times New Roman" w:cs="Times New Roman"/>
          <w:lang w:val="en"/>
        </w:rPr>
        <w:t>study,</w:t>
      </w:r>
      <w:proofErr w:type="gramEnd"/>
      <w:r w:rsidR="005D640E" w:rsidRPr="007E0C33">
        <w:rPr>
          <w:rFonts w:ascii="Times New Roman" w:eastAsia="Times New Roman" w:hAnsi="Times New Roman" w:cs="Times New Roman"/>
          <w:lang w:val="en"/>
        </w:rPr>
        <w:t xml:space="preserve"> showed that the impact of covid on the implementation of online learning in elementary schools could be implemented quite well. This can be seen from the results of data from 3 articles and 6 news that show that the impact of COVID-19 on the implementation of online learning in elementary schools can be done quite well if there is collaboration between teachers, students and parents in learning at home.</w:t>
      </w:r>
    </w:p>
    <w:p w:rsidR="00894865" w:rsidRPr="007E0C33" w:rsidRDefault="00447229" w:rsidP="00427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jc w:val="both"/>
        <w:rPr>
          <w:rFonts w:ascii="Times New Roman" w:hAnsi="Times New Roman" w:cs="Times New Roman"/>
          <w:b/>
        </w:rPr>
      </w:pPr>
      <w:proofErr w:type="gramStart"/>
      <w:r w:rsidRPr="007E0C33">
        <w:rPr>
          <w:rFonts w:ascii="Times New Roman" w:hAnsi="Times New Roman" w:cs="Times New Roman"/>
          <w:b/>
        </w:rPr>
        <w:t>Keyword :</w:t>
      </w:r>
      <w:proofErr w:type="gramEnd"/>
      <w:r w:rsidRPr="007E0C33">
        <w:rPr>
          <w:rFonts w:ascii="Times New Roman" w:hAnsi="Times New Roman" w:cs="Times New Roman"/>
          <w:b/>
        </w:rPr>
        <w:t xml:space="preserve"> </w:t>
      </w:r>
      <w:r w:rsidR="005D640E" w:rsidRPr="007E0C33">
        <w:rPr>
          <w:rFonts w:ascii="Times New Roman" w:hAnsi="Times New Roman" w:cs="Times New Roman"/>
        </w:rPr>
        <w:t xml:space="preserve">Impact of COVID-19, online learning </w:t>
      </w:r>
    </w:p>
    <w:p w:rsidR="00427C40" w:rsidRDefault="00427C40" w:rsidP="00427C40">
      <w:pPr>
        <w:spacing w:before="480" w:after="0" w:line="240" w:lineRule="auto"/>
        <w:jc w:val="both"/>
        <w:rPr>
          <w:rFonts w:ascii="Times New Roman" w:hAnsi="Times New Roman" w:cs="Times New Roman"/>
          <w:b/>
        </w:rPr>
      </w:pPr>
      <w:r>
        <w:rPr>
          <w:rFonts w:ascii="Times New Roman" w:hAnsi="Times New Roman" w:cs="Times New Roman"/>
          <w:b/>
        </w:rPr>
        <w:t xml:space="preserve">Abstrak </w:t>
      </w:r>
    </w:p>
    <w:p w:rsidR="00427C40" w:rsidRDefault="00025C74" w:rsidP="00427C40">
      <w:pPr>
        <w:spacing w:before="480" w:after="0" w:line="240" w:lineRule="auto"/>
        <w:ind w:firstLine="720"/>
        <w:jc w:val="both"/>
        <w:rPr>
          <w:rFonts w:ascii="Times New Roman" w:hAnsi="Times New Roman" w:cs="Times New Roman"/>
          <w:b/>
        </w:rPr>
      </w:pPr>
      <w:r w:rsidRPr="007E0C33">
        <w:rPr>
          <w:rFonts w:ascii="Times New Roman" w:hAnsi="Times New Roman" w:cs="Times New Roman"/>
        </w:rPr>
        <w:t xml:space="preserve">Penelitian ini bertujuan untuk mengidentifikasi implementasi pembelajaran </w:t>
      </w:r>
      <w:proofErr w:type="gramStart"/>
      <w:r w:rsidRPr="007E0C33">
        <w:rPr>
          <w:rFonts w:ascii="Times New Roman" w:hAnsi="Times New Roman" w:cs="Times New Roman"/>
        </w:rPr>
        <w:t>daring  dirumah</w:t>
      </w:r>
      <w:proofErr w:type="gramEnd"/>
      <w:r w:rsidRPr="007E0C33">
        <w:rPr>
          <w:rFonts w:ascii="Times New Roman" w:hAnsi="Times New Roman" w:cs="Times New Roman"/>
        </w:rPr>
        <w:t xml:space="preserve">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w:t>
      </w:r>
      <w:r w:rsidRPr="007E0C33">
        <w:rPr>
          <w:rStyle w:val="Hyperlink"/>
          <w:rFonts w:ascii="Times New Roman" w:hAnsi="Times New Roman" w:cs="Times New Roman"/>
          <w:color w:val="auto"/>
          <w:u w:val="none"/>
        </w:rPr>
        <w:t>Kriteria artikel dan berita yang dipilih yaitu adanya pembahasan tentang Dampak C</w:t>
      </w:r>
      <w:r w:rsidRPr="007E0C33">
        <w:rPr>
          <w:rStyle w:val="Hyperlink"/>
          <w:rFonts w:ascii="Times New Roman" w:hAnsi="Times New Roman" w:cs="Times New Roman"/>
          <w:color w:val="auto"/>
        </w:rPr>
        <w:t>OVID-19</w:t>
      </w:r>
      <w:r w:rsidRPr="007E0C33">
        <w:rPr>
          <w:rStyle w:val="Hyperlink"/>
          <w:rFonts w:ascii="Times New Roman" w:hAnsi="Times New Roman" w:cs="Times New Roman"/>
          <w:color w:val="auto"/>
          <w:u w:val="none"/>
        </w:rPr>
        <w:t xml:space="preserve"> dan Pembelajaran Daring di Sekolah Dasar. Dari 10 Sumber yang didapatkan, kemudian dipilih yang paling relevan dan diperoleh 3 artikel dan 6 Berita yang dipilih</w:t>
      </w:r>
      <w:r w:rsidRPr="007E0C33">
        <w:rPr>
          <w:rFonts w:ascii="Times New Roman" w:hAnsi="Times New Roman" w:cs="Times New Roman"/>
        </w:rPr>
        <w:t xml:space="preserve">. </w:t>
      </w:r>
      <w:r w:rsidRPr="007E0C33">
        <w:rPr>
          <w:rStyle w:val="Hyperlink"/>
          <w:rFonts w:ascii="Times New Roman" w:hAnsi="Times New Roman" w:cs="Times New Roman"/>
          <w:color w:val="auto"/>
          <w:u w:val="none"/>
        </w:rPr>
        <w:t>Hasil dalam penelitian</w:t>
      </w:r>
      <w:r w:rsidRPr="007E0C33">
        <w:rPr>
          <w:rFonts w:ascii="Times New Roman" w:hAnsi="Times New Roman" w:cs="Times New Roman"/>
        </w:rPr>
        <w:t>,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w:t>
      </w:r>
    </w:p>
    <w:p w:rsidR="00D17E54" w:rsidRPr="00427C40" w:rsidRDefault="00894865" w:rsidP="00427C40">
      <w:pPr>
        <w:spacing w:before="480" w:after="0" w:line="240" w:lineRule="auto"/>
        <w:jc w:val="both"/>
        <w:rPr>
          <w:rFonts w:ascii="Times New Roman" w:hAnsi="Times New Roman" w:cs="Times New Roman"/>
          <w:b/>
        </w:rPr>
      </w:pPr>
      <w:r w:rsidRPr="007E0C33">
        <w:rPr>
          <w:rFonts w:ascii="Times New Roman" w:hAnsi="Times New Roman" w:cs="Times New Roman"/>
          <w:b/>
          <w:bCs/>
        </w:rPr>
        <w:t xml:space="preserve">Kata </w:t>
      </w:r>
      <w:proofErr w:type="gramStart"/>
      <w:r w:rsidRPr="007E0C33">
        <w:rPr>
          <w:rFonts w:ascii="Times New Roman" w:hAnsi="Times New Roman" w:cs="Times New Roman"/>
          <w:b/>
          <w:bCs/>
        </w:rPr>
        <w:t>Kunci</w:t>
      </w:r>
      <w:r w:rsidRPr="007E0C33">
        <w:rPr>
          <w:rFonts w:ascii="Times New Roman" w:hAnsi="Times New Roman" w:cs="Times New Roman"/>
        </w:rPr>
        <w:t xml:space="preserve"> :</w:t>
      </w:r>
      <w:proofErr w:type="gramEnd"/>
      <w:r w:rsidRPr="007E0C33">
        <w:rPr>
          <w:rFonts w:ascii="Times New Roman" w:hAnsi="Times New Roman" w:cs="Times New Roman"/>
        </w:rPr>
        <w:t xml:space="preserve"> Dampak COVID-19, Pembelajaran Daring </w:t>
      </w:r>
    </w:p>
    <w:p w:rsidR="00D17E54" w:rsidRPr="007E0C33" w:rsidRDefault="00D17E54" w:rsidP="00427C40">
      <w:pPr>
        <w:spacing w:line="240" w:lineRule="auto"/>
      </w:pPr>
    </w:p>
    <w:p w:rsidR="00D17E54" w:rsidRPr="007E0C33" w:rsidRDefault="00D17E54" w:rsidP="00427C40">
      <w:pPr>
        <w:spacing w:line="240" w:lineRule="auto"/>
        <w:rPr>
          <w:rFonts w:ascii="Times New Roman" w:hAnsi="Times New Roman" w:cs="Times New Roman"/>
          <w:b/>
        </w:rPr>
        <w:sectPr w:rsidR="00D17E54" w:rsidRPr="007E0C33" w:rsidSect="00894865">
          <w:headerReference w:type="default" r:id="rId7"/>
          <w:footerReference w:type="default" r:id="rId8"/>
          <w:footerReference w:type="first" r:id="rId9"/>
          <w:pgSz w:w="11850" w:h="16783"/>
          <w:pgMar w:top="1281" w:right="1440" w:bottom="1440" w:left="1440" w:header="709" w:footer="709" w:gutter="0"/>
          <w:cols w:space="708"/>
          <w:titlePg/>
          <w:docGrid w:linePitch="360"/>
        </w:sectPr>
      </w:pPr>
    </w:p>
    <w:p w:rsidR="00427C40" w:rsidRDefault="00447229" w:rsidP="00427C40">
      <w:pPr>
        <w:spacing w:before="240" w:line="240" w:lineRule="auto"/>
        <w:rPr>
          <w:rFonts w:ascii="Times New Roman" w:hAnsi="Times New Roman" w:cs="Times New Roman"/>
          <w:b/>
        </w:rPr>
      </w:pPr>
      <w:r w:rsidRPr="007E0C33">
        <w:rPr>
          <w:rFonts w:ascii="Times New Roman" w:hAnsi="Times New Roman" w:cs="Times New Roman"/>
          <w:b/>
        </w:rPr>
        <w:lastRenderedPageBreak/>
        <w:t>PENDAHULUAN</w:t>
      </w:r>
    </w:p>
    <w:p w:rsidR="00894865" w:rsidRPr="00427C40" w:rsidRDefault="00894865" w:rsidP="00427C40">
      <w:pPr>
        <w:spacing w:before="240" w:line="360" w:lineRule="auto"/>
        <w:ind w:firstLine="720"/>
        <w:jc w:val="both"/>
        <w:rPr>
          <w:rFonts w:ascii="Times New Roman" w:hAnsi="Times New Roman" w:cs="Times New Roman"/>
          <w:b/>
        </w:rPr>
      </w:pPr>
      <w:r w:rsidRPr="007E0C33">
        <w:rPr>
          <w:rFonts w:ascii="Times New Roman" w:hAnsi="Times New Roman" w:cs="Times New Roman"/>
        </w:rPr>
        <w:t xml:space="preserve">Di Dunia saat ini sedang marak-maraknya wabah coronavirus. Coronavirus itu sendiri adalah keluarga besar virus yang menyebabkan penyakit mulai dari gejala ringan sampai berat. Ada setidaknya dua jenis corona virus yang diketahui menyebabkan penyakit yang dapat menimbulkan gejala berat. Coronavirus Diseases 2019 (COVID-19) adalah penyakit jenis baru yang belum pernah diidentifikasi sebelumnya pada manusia. Tanda dan gelaja umum infeksi COVID-19 antara lain gejala gangguan pernapasan akut seperti demam, batuk, dan sesak napas. Masa inkubasi rata-rata 5-6 hari dengan masa inkubasi terpanjang 14 hari. Pada tanggal 30 januari 2020 WHO telah menetapkan sebagai kedaruratan kesehatan Masyarakat yang meresahkan dunia. Pada tanggal 2 maret 2020, Indonesia melaporkan kasus konfirmasi COVID-19 sebanyak 2 kasus. Sampai dengan tanggal 16 maret 2020 ada 10 </w:t>
      </w:r>
      <w:proofErr w:type="gramStart"/>
      <w:r w:rsidRPr="007E0C33">
        <w:rPr>
          <w:rFonts w:ascii="Times New Roman" w:hAnsi="Times New Roman" w:cs="Times New Roman"/>
        </w:rPr>
        <w:t>orang yang dinyatakan positif corona</w:t>
      </w:r>
      <w:proofErr w:type="gramEnd"/>
      <w:r w:rsidRPr="007E0C33">
        <w:rPr>
          <w:rFonts w:ascii="Times New Roman" w:hAnsi="Times New Roman" w:cs="Times New Roman"/>
        </w:rPr>
        <w:t xml:space="preserve">.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Yurianto, Ahmad, Bambang Wibowo","given":"Kirana Pritasari","non-dropping-particle":"","parse-names":false,"suffix":""}],"editor":[{"dropping-particle":"","family":"Listiana Azizah, Adistikah Aqmarina","given":"Mauidiah Ihsan","non-dropping-particle":"","parse-names":false,"suffix":""}],"id":"ITEM-1","issued":{"date-parts":[["2020"]]},"number-of-pages":"11-12","publisher-place":"Jakarta","title":"PEDOMAN PENCEGAHAN DAN PENGENDALIAN CORONAVIRUS DISEASE (COVID-19)","type":"book"},"uris":["http://www.mendeley.com/documents/?uuid=ee9974bf-dd4f-48ff-a0b6-db01069a2abd"]}],"mendeley":{"formattedCitation":"(Yurianto, Ahmad, Bambang Wibowo, 2020)","plainTextFormattedCitation":"(Yurianto, Ahmad, Bambang Wibowo, 2020)","previouslyFormattedCitation":"(Yurianto, Ahmad, Bambang Wibowo,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Yurianto, Ahmad, Bambang Wibowo, 2020)</w:t>
      </w:r>
      <w:r w:rsidRPr="007E0C33">
        <w:rPr>
          <w:rFonts w:ascii="Times New Roman" w:hAnsi="Times New Roman" w:cs="Times New Roman"/>
        </w:rPr>
        <w:fldChar w:fldCharType="end"/>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Dengan adanya virus corona COVID-19 diindonesia saat ini berdampak bagi seluruh masyarakat. Menurut kompas, 28/03/2020 dampak virus corona COVID-19 terjadi diberbagai bidang seperti sosial, ekonomi, pariwisata dan pendidikan. Surat Edaran (SE) yang dikeluarkan pemerintah pada 18 Maret 2020 segala kegiatan di dalam dan diluar ruangan di semua sektor sementara waktu ditunda demi mengurangi penyebaran corona terutama pada bidang pendidikan. Pada tanggal 24 maret 2020 Menteri Pendidikan dan </w:t>
      </w:r>
      <w:r w:rsidRPr="007E0C33">
        <w:rPr>
          <w:rFonts w:ascii="Times New Roman" w:hAnsi="Times New Roman" w:cs="Times New Roman"/>
        </w:rPr>
        <w:t xml:space="preserve">Kebudayaan Republik Indonesia mengeluarkan Surat Edaran Nomor 4 Tahun 2020 Tentang Pelaksanaan Kebijakan Pendidikan Dalam Masa Darurat Penyebaran COVID, dalam Surat Edaran tersebut dijelaskan bahwa proses Belajar dilaksanakan dirumah melalui pembelajaran daring/jarak jauh dilaksanakan untuk memberikan pengalaman belajar yang bermakna bagi siswa. Belajar dirumah dapat difokuskan pada pendidikan kecakapan hidup antara lain mengenai pandemi Covid-19. </w:t>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Pembelajaran yang dilasanakan pada Sekolah Dasar juga menggunakan Pembelajaran Daring/jarak jauh dengan melalui bimbingan orang tua. Menurut Isman pembelajara daring merupakan pemanfaatan jaringan internet dalam proses pembelajaran. Dengan pembelajaran daring siswa memiliki keleluasaan waktu belajar, dapat belajar kapanpun dan dimanapun. Siswa dapat berinteraksi dengan guru menggunakan beberapa aplikasi seperti classroom, video converence, telepon atau live chat, zoom maupun melalui group whatsapp. Pembelajaran ini merupakan inovasi pendidikan untuk menjawab tantangan </w:t>
      </w:r>
      <w:proofErr w:type="gramStart"/>
      <w:r w:rsidRPr="007E0C33">
        <w:rPr>
          <w:rFonts w:ascii="Times New Roman" w:hAnsi="Times New Roman" w:cs="Times New Roman"/>
        </w:rPr>
        <w:t>akan</w:t>
      </w:r>
      <w:proofErr w:type="gramEnd"/>
      <w:r w:rsidRPr="007E0C33">
        <w:rPr>
          <w:rFonts w:ascii="Times New Roman" w:hAnsi="Times New Roman" w:cs="Times New Roman"/>
        </w:rPr>
        <w:t xml:space="preserve"> ketersediaan sumber belajar yang variatif. Keberhasilan dari suatu model ataupun media pembelajaran tergantung dari karakteristik peserta didiknya. Sebagai mana yang diungkapkan oleh Nakayama bahwa dari semua literatus dalam e-learning mengindikasikan bahwa tidak semua peserta didik </w:t>
      </w:r>
      <w:proofErr w:type="gramStart"/>
      <w:r w:rsidRPr="007E0C33">
        <w:rPr>
          <w:rFonts w:ascii="Times New Roman" w:hAnsi="Times New Roman" w:cs="Times New Roman"/>
        </w:rPr>
        <w:t>akan</w:t>
      </w:r>
      <w:proofErr w:type="gramEnd"/>
      <w:r w:rsidRPr="007E0C33">
        <w:rPr>
          <w:rFonts w:ascii="Times New Roman" w:hAnsi="Times New Roman" w:cs="Times New Roman"/>
        </w:rPr>
        <w:t xml:space="preserve"> sukses dalam pembelajaran online. Ini dikarenakan faktor lingkungan belajar dan </w:t>
      </w:r>
      <w:r w:rsidRPr="007E0C33">
        <w:rPr>
          <w:rFonts w:ascii="Times New Roman" w:hAnsi="Times New Roman" w:cs="Times New Roman"/>
        </w:rPr>
        <w:lastRenderedPageBreak/>
        <w:t xml:space="preserve">karakteristik peserta didik.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Nakayama M, Yamamoto H","given":"&amp; Santiago R","non-dropping-particle":"","parse-names":false,"suffix":""}],"container-title":"Elektronic Journal e-Learning","id":"ITEM-1","issued":{"date-parts":[["2007"]]},"title":"The Impact of Learner Characterics on Learning Performance in Hybrid Courses among Japanese Students.","type":"article-journal","volume":"Vol.5(3).1"},"uris":["http://www.mendeley.com/documents/?uuid=94ebb5bf-1918-4fdf-aaa1-d4f3bb1fc971"]}],"mendeley":{"formattedCitation":"(Nakayama M, Yamamoto H, 2007)","plainTextFormattedCitation":"(Nakayama M, Yamamoto H, 2007)","previouslyFormattedCitation":"(Nakayama M, Yamamoto H, 2007)"},"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Nakayama M, Yamamoto H, 2007)</w:t>
      </w:r>
      <w:r w:rsidRPr="007E0C33">
        <w:rPr>
          <w:rFonts w:ascii="Times New Roman" w:hAnsi="Times New Roman" w:cs="Times New Roman"/>
        </w:rPr>
        <w:fldChar w:fldCharType="end"/>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Tujuan dari penelitian ini adalah untuk mendapatkan informasi mengenai dampak COVID-19 terhadap Implementasi pembelajaran Daring di Sekolah Dasar. Apakah pembelajaran daring pada Sekolah Dasar bisa dilakukan dengan baik dan efektif.</w:t>
      </w:r>
    </w:p>
    <w:p w:rsidR="00D17E54" w:rsidRPr="007E0C33" w:rsidRDefault="00447229" w:rsidP="00427C40">
      <w:pPr>
        <w:spacing w:before="240" w:line="360" w:lineRule="auto"/>
        <w:rPr>
          <w:rFonts w:ascii="Times New Roman" w:hAnsi="Times New Roman" w:cs="Times New Roman"/>
          <w:b/>
        </w:rPr>
      </w:pPr>
      <w:r w:rsidRPr="007E0C33">
        <w:rPr>
          <w:rFonts w:ascii="Times New Roman" w:hAnsi="Times New Roman" w:cs="Times New Roman"/>
          <w:b/>
        </w:rPr>
        <w:t>METODE</w:t>
      </w:r>
    </w:p>
    <w:p w:rsidR="00894865" w:rsidRPr="007751D6" w:rsidRDefault="00894865" w:rsidP="00427C40">
      <w:pPr>
        <w:pStyle w:val="ListParagraph"/>
        <w:spacing w:before="240" w:line="360" w:lineRule="auto"/>
        <w:ind w:left="0" w:firstLine="720"/>
        <w:jc w:val="both"/>
        <w:rPr>
          <w:rStyle w:val="Hyperlink"/>
          <w:rFonts w:ascii="Times New Roman" w:hAnsi="Times New Roman" w:cs="Times New Roman"/>
          <w:b/>
          <w:color w:val="auto"/>
          <w:u w:val="none"/>
        </w:rPr>
      </w:pPr>
      <w:r w:rsidRPr="007E0C33">
        <w:rPr>
          <w:rFonts w:ascii="Times New Roman" w:hAnsi="Times New Roman" w:cs="Times New Roman"/>
        </w:rPr>
        <w:t xml:space="preserve">Penelitian ini </w:t>
      </w:r>
      <w:proofErr w:type="gramStart"/>
      <w:r w:rsidRPr="007E0C33">
        <w:rPr>
          <w:rFonts w:ascii="Times New Roman" w:hAnsi="Times New Roman" w:cs="Times New Roman"/>
        </w:rPr>
        <w:t>menggunakan  penelitian</w:t>
      </w:r>
      <w:proofErr w:type="gramEnd"/>
      <w:r w:rsidRPr="007E0C33">
        <w:rPr>
          <w:rFonts w:ascii="Times New Roman" w:hAnsi="Times New Roman" w:cs="Times New Roman"/>
        </w:rPr>
        <w:t xml:space="preserve"> kepustakaan. Penelitian kepustakaan merupakan suatu penelitian yang digunakan dalam mengumpulkan informasi dan data dengan bantuan berbagai macam material yang ada di perpustakaan seperti dokumen, buku, majalah, kisah-kisah sejarah, berita, dsb. Sedangkan menurut ahli penelitian  kepustakaan merupakan kajian teoritis, referensi serta literatur ilmiah lainnya yang berkaitan dengan budaya, nilai dan norma yang berkembang pada situasi sosial yang diteliti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206b617c-cb65-4537-8201-24044879c3f3"]}],"mendeley":{"formattedCitation":"(Sugiyono, 2012)","plainTextFormattedCitation":"(Sugiyono, 2012)","previouslyFormattedCitation":"(Sugiyono, 2012)"},"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Sugiyono, 2012)</w:t>
      </w:r>
      <w:r w:rsidRPr="007E0C33">
        <w:rPr>
          <w:rFonts w:ascii="Times New Roman" w:hAnsi="Times New Roman" w:cs="Times New Roman"/>
        </w:rPr>
        <w:fldChar w:fldCharType="end"/>
      </w:r>
      <w:r w:rsidRPr="007E0C33">
        <w:rPr>
          <w:rFonts w:ascii="Times New Roman" w:hAnsi="Times New Roman" w:cs="Times New Roman"/>
        </w:rPr>
        <w:t xml:space="preserve">. Dalam penelitian ini, pengumpulan data diperoleh dari berita dan artikel-artikel pada jurnal online. </w:t>
      </w:r>
      <w:r w:rsidR="007751D6" w:rsidRPr="007751D6">
        <w:rPr>
          <w:rStyle w:val="Hyperlink"/>
          <w:rFonts w:ascii="Times New Roman" w:hAnsi="Times New Roman" w:cs="Times New Roman"/>
          <w:color w:val="auto"/>
          <w:u w:val="none"/>
        </w:rPr>
        <w:t xml:space="preserve">Peneliti melakukan </w:t>
      </w:r>
      <w:r w:rsidRPr="007751D6">
        <w:rPr>
          <w:rStyle w:val="Hyperlink"/>
          <w:rFonts w:ascii="Times New Roman" w:hAnsi="Times New Roman" w:cs="Times New Roman"/>
          <w:color w:val="auto"/>
          <w:u w:val="none"/>
        </w:rPr>
        <w:t xml:space="preserve">penelusuran artikel </w:t>
      </w:r>
      <w:proofErr w:type="gramStart"/>
      <w:r w:rsidRPr="007751D6">
        <w:rPr>
          <w:rStyle w:val="Hyperlink"/>
          <w:rFonts w:ascii="Times New Roman" w:hAnsi="Times New Roman" w:cs="Times New Roman"/>
          <w:color w:val="auto"/>
          <w:u w:val="none"/>
        </w:rPr>
        <w:t>dengan  menggunakan</w:t>
      </w:r>
      <w:proofErr w:type="gramEnd"/>
      <w:r w:rsidRPr="007751D6">
        <w:rPr>
          <w:rStyle w:val="Hyperlink"/>
          <w:rFonts w:ascii="Times New Roman" w:hAnsi="Times New Roman" w:cs="Times New Roman"/>
          <w:color w:val="auto"/>
          <w:u w:val="none"/>
        </w:rPr>
        <w:t xml:space="preserve"> kata kunci  “ Dampak Covid-19” dan “Pembelajaran Daring”.</w:t>
      </w:r>
      <w:r w:rsidRPr="007751D6">
        <w:rPr>
          <w:rStyle w:val="Hyperlink"/>
          <w:rFonts w:ascii="Times New Roman" w:hAnsi="Times New Roman" w:cs="Times New Roman"/>
          <w:b/>
          <w:color w:val="auto"/>
          <w:u w:val="none"/>
        </w:rPr>
        <w:t xml:space="preserve"> </w:t>
      </w:r>
    </w:p>
    <w:p w:rsidR="00894865" w:rsidRPr="007751D6" w:rsidRDefault="00894865" w:rsidP="00427C40">
      <w:pPr>
        <w:pStyle w:val="ListParagraph"/>
        <w:spacing w:line="360" w:lineRule="auto"/>
        <w:ind w:left="0" w:firstLine="720"/>
        <w:jc w:val="both"/>
        <w:rPr>
          <w:rStyle w:val="Hyperlink"/>
          <w:rFonts w:ascii="Times New Roman" w:hAnsi="Times New Roman" w:cs="Times New Roman"/>
          <w:color w:val="auto"/>
          <w:u w:val="none"/>
        </w:rPr>
      </w:pPr>
      <w:r w:rsidRPr="007751D6">
        <w:rPr>
          <w:rStyle w:val="Hyperlink"/>
          <w:rFonts w:ascii="Times New Roman" w:hAnsi="Times New Roman" w:cs="Times New Roman"/>
          <w:color w:val="auto"/>
          <w:u w:val="none"/>
        </w:rPr>
        <w:t xml:space="preserve">Berdasarkan penelusuran kata kunci </w:t>
      </w:r>
      <w:r w:rsidRPr="007751D6">
        <w:rPr>
          <w:rStyle w:val="Hyperlink"/>
          <w:rFonts w:ascii="Times New Roman" w:hAnsi="Times New Roman" w:cs="Times New Roman"/>
          <w:i/>
          <w:color w:val="auto"/>
          <w:u w:val="none"/>
        </w:rPr>
        <w:t>“</w:t>
      </w:r>
      <w:r w:rsidRPr="007751D6">
        <w:rPr>
          <w:rStyle w:val="Hyperlink"/>
          <w:rFonts w:ascii="Times New Roman" w:hAnsi="Times New Roman" w:cs="Times New Roman"/>
          <w:iCs/>
          <w:color w:val="auto"/>
          <w:u w:val="none"/>
        </w:rPr>
        <w:t>Dampak Covid</w:t>
      </w:r>
      <w:r w:rsidRPr="007751D6">
        <w:rPr>
          <w:rStyle w:val="Hyperlink"/>
          <w:rFonts w:ascii="Times New Roman" w:hAnsi="Times New Roman" w:cs="Times New Roman"/>
          <w:color w:val="auto"/>
          <w:u w:val="none"/>
        </w:rPr>
        <w:t xml:space="preserve">” dan “Pembelajaran Daring” peneliti memperoleh berbagai macam berita dan artikel. Kriteria Berita dan artikel yang dipilih yaitu adanya pembahasan tentang </w:t>
      </w:r>
      <w:r w:rsidRPr="007751D6">
        <w:rPr>
          <w:rStyle w:val="Hyperlink"/>
          <w:rFonts w:ascii="Times New Roman" w:hAnsi="Times New Roman" w:cs="Times New Roman"/>
          <w:iCs/>
          <w:color w:val="auto"/>
          <w:u w:val="none"/>
        </w:rPr>
        <w:t>Dampak Covid-19</w:t>
      </w:r>
      <w:r w:rsidRPr="007751D6">
        <w:rPr>
          <w:rStyle w:val="Hyperlink"/>
          <w:rFonts w:ascii="Times New Roman" w:hAnsi="Times New Roman" w:cs="Times New Roman"/>
          <w:i/>
          <w:color w:val="auto"/>
          <w:u w:val="none"/>
        </w:rPr>
        <w:t xml:space="preserve"> </w:t>
      </w:r>
      <w:r w:rsidRPr="007751D6">
        <w:rPr>
          <w:rStyle w:val="Hyperlink"/>
          <w:rFonts w:ascii="Times New Roman" w:hAnsi="Times New Roman" w:cs="Times New Roman"/>
          <w:color w:val="auto"/>
          <w:u w:val="none"/>
        </w:rPr>
        <w:t xml:space="preserve">dan Pembelajaran Daring. Dari 10 Sumber yang didapatkan, kemudian dipilih yang paling relevan dan diperoleh 3 </w:t>
      </w:r>
      <w:r w:rsidRPr="007751D6">
        <w:rPr>
          <w:rStyle w:val="Hyperlink"/>
          <w:rFonts w:ascii="Times New Roman" w:hAnsi="Times New Roman" w:cs="Times New Roman"/>
          <w:color w:val="auto"/>
          <w:u w:val="none"/>
        </w:rPr>
        <w:t xml:space="preserve">artikel dan 6 Berita yang dipilih. Teknik penelitian yang dilakukan dengan dokumentasi, yaitu mencari data mengenai hal-hal atau variabel yang berupa catatan, buku, makalah atau artikel, jurnal dan berita. </w:t>
      </w:r>
      <w:r w:rsidRPr="007751D6">
        <w:rPr>
          <w:rStyle w:val="Hyperlink"/>
          <w:rFonts w:ascii="Times New Roman" w:hAnsi="Times New Roman" w:cs="Times New Roman"/>
          <w:color w:val="auto"/>
          <w:u w:val="none"/>
        </w:rPr>
        <w:fldChar w:fldCharType="begin" w:fldLock="1"/>
      </w:r>
      <w:r w:rsidRPr="007751D6">
        <w:rPr>
          <w:rStyle w:val="Hyperlink"/>
          <w:rFonts w:ascii="Times New Roman" w:hAnsi="Times New Roman" w:cs="Times New Roman"/>
          <w:color w:val="auto"/>
          <w:u w:val="none"/>
        </w:rPr>
        <w:instrText>ADDIN CSL_CITATION {"citationItems":[{"id":"ITEM-1","itemData":{"author":[{"dropping-particle":"","family":"Arikunto","given":"S","non-dropping-particle":"","parse-names":false,"suffix":""}],"id":"ITEM-1","issued":{"date-parts":[["2010"]]},"publisher":"Rineka Cipta","publisher-place":"Jakarta","title":"Prosedur Penelitian Suatu Pendekatan Praktik","type":"book"},"uris":["http://www.mendeley.com/documents/?uuid=b0f453fb-ed3e-4c7c-a95a-48398521dfab"]}],"mendeley":{"formattedCitation":"(Arikunto, 2010)","plainTextFormattedCitation":"(Arikunto, 2010)","previouslyFormattedCitation":"(Arikunto, 2010)"},"properties":{"noteIndex":0},"schema":"https://github.com/citation-style-language/schema/raw/master/csl-citation.json"}</w:instrText>
      </w:r>
      <w:r w:rsidRPr="007751D6">
        <w:rPr>
          <w:rStyle w:val="Hyperlink"/>
          <w:rFonts w:ascii="Times New Roman" w:hAnsi="Times New Roman" w:cs="Times New Roman"/>
          <w:color w:val="auto"/>
          <w:u w:val="none"/>
        </w:rPr>
        <w:fldChar w:fldCharType="separate"/>
      </w:r>
      <w:r w:rsidRPr="007751D6">
        <w:rPr>
          <w:rStyle w:val="Hyperlink"/>
          <w:rFonts w:ascii="Times New Roman" w:hAnsi="Times New Roman" w:cs="Times New Roman"/>
          <w:noProof/>
          <w:color w:val="auto"/>
          <w:u w:val="none"/>
        </w:rPr>
        <w:t>(Arikunto, 2010)</w:t>
      </w:r>
      <w:r w:rsidRPr="007751D6">
        <w:rPr>
          <w:rStyle w:val="Hyperlink"/>
          <w:rFonts w:ascii="Times New Roman" w:hAnsi="Times New Roman" w:cs="Times New Roman"/>
          <w:color w:val="auto"/>
          <w:u w:val="none"/>
        </w:rPr>
        <w:fldChar w:fldCharType="end"/>
      </w:r>
    </w:p>
    <w:p w:rsidR="00894865" w:rsidRPr="007751D6" w:rsidRDefault="00894865" w:rsidP="00427C40">
      <w:pPr>
        <w:pStyle w:val="ListParagraph"/>
        <w:spacing w:line="360" w:lineRule="auto"/>
        <w:ind w:left="0" w:firstLine="720"/>
        <w:jc w:val="both"/>
        <w:rPr>
          <w:rFonts w:ascii="Times New Roman" w:hAnsi="Times New Roman" w:cs="Times New Roman"/>
          <w:b/>
        </w:rPr>
      </w:pPr>
      <w:r w:rsidRPr="007751D6">
        <w:rPr>
          <w:rStyle w:val="Hyperlink"/>
          <w:rFonts w:ascii="Times New Roman" w:hAnsi="Times New Roman" w:cs="Times New Roman"/>
          <w:color w:val="auto"/>
          <w:u w:val="none"/>
        </w:rPr>
        <w:t>Dalam uji validitas peneliti menggunakan triangulasi sumber data. Analisis dilakukan dengan 4 tahap, antara lain 1) pengumpulan data; 2) reduksi data; 3) display data dan 4) Kesimpulan.</w:t>
      </w:r>
    </w:p>
    <w:p w:rsidR="00D17E54" w:rsidRPr="007E0C33" w:rsidRDefault="00447229" w:rsidP="00427C40">
      <w:pPr>
        <w:spacing w:before="240" w:line="360" w:lineRule="auto"/>
        <w:jc w:val="both"/>
        <w:rPr>
          <w:rFonts w:ascii="Times New Roman" w:hAnsi="Times New Roman" w:cs="Times New Roman"/>
          <w:b/>
        </w:rPr>
      </w:pPr>
      <w:r w:rsidRPr="007E0C33">
        <w:rPr>
          <w:rFonts w:ascii="Times New Roman" w:hAnsi="Times New Roman" w:cs="Times New Roman"/>
          <w:b/>
        </w:rPr>
        <w:t>HASIL</w:t>
      </w:r>
      <w:r w:rsidR="00894865" w:rsidRPr="007E0C33">
        <w:rPr>
          <w:rFonts w:ascii="Times New Roman" w:hAnsi="Times New Roman" w:cs="Times New Roman"/>
          <w:b/>
        </w:rPr>
        <w:t xml:space="preserve"> DAN PEMBAHASAN </w:t>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Coronavirus adalah keluarga besar virus yang menyebabkan penyakit mulai dari gejala ringan sampai berat. Ada setidaknya dua jenis corona virus yang diketahui menyebabkan penyakit yang dapat menimbulkan gejala berat seperti </w:t>
      </w:r>
      <w:r w:rsidRPr="007E0C33">
        <w:rPr>
          <w:rFonts w:ascii="Times New Roman" w:hAnsi="Times New Roman" w:cs="Times New Roman"/>
          <w:i/>
          <w:iCs/>
        </w:rPr>
        <w:t>Middle East Respiratory</w:t>
      </w:r>
      <w:r w:rsidRPr="007E0C33">
        <w:rPr>
          <w:rFonts w:ascii="Times New Roman" w:hAnsi="Times New Roman" w:cs="Times New Roman"/>
        </w:rPr>
        <w:t xml:space="preserve"> Syndrome (MERS) dan </w:t>
      </w:r>
      <w:r w:rsidRPr="007E0C33">
        <w:rPr>
          <w:rFonts w:ascii="Times New Roman" w:hAnsi="Times New Roman" w:cs="Times New Roman"/>
          <w:i/>
          <w:iCs/>
        </w:rPr>
        <w:t>Severe Acute Respiratory Syndrome</w:t>
      </w:r>
      <w:r w:rsidRPr="007E0C33">
        <w:rPr>
          <w:rFonts w:ascii="Times New Roman" w:hAnsi="Times New Roman" w:cs="Times New Roman"/>
        </w:rPr>
        <w:t xml:space="preserve"> (SARS). Coronavirus Diseases 2019 (COVID-19) adalah penyakit </w:t>
      </w:r>
      <w:proofErr w:type="gramStart"/>
      <w:r w:rsidRPr="007E0C33">
        <w:rPr>
          <w:rFonts w:ascii="Times New Roman" w:hAnsi="Times New Roman" w:cs="Times New Roman"/>
        </w:rPr>
        <w:t>jenis  baru</w:t>
      </w:r>
      <w:proofErr w:type="gramEnd"/>
      <w:r w:rsidRPr="007E0C33">
        <w:rPr>
          <w:rFonts w:ascii="Times New Roman" w:hAnsi="Times New Roman" w:cs="Times New Roman"/>
        </w:rPr>
        <w:t xml:space="preserve"> yang belum pernah diidentifikasi sebelumnya pada manusia. Tanda dan gelaja umum infeksi COVID-19 antara lain gejala gangguan pernapasan akut seperti demam, batuk, dan sesak napas. Masa inkubasi rata-rata 5-6 hari dengan masa inkubasi terpanjang 14 hari.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Yurianto, Ahmad, Bambang Wibowo","given":"Kirana Pritasari","non-dropping-particle":"","parse-names":false,"suffix":""}],"editor":[{"dropping-particle":"","family":"Listiana Azizah, Adistikah Aqmarina","given":"Mauidiah Ihsan","non-dropping-particle":"","parse-names":false,"suffix":""}],"id":"ITEM-1","issued":{"date-parts":[["2020"]]},"number-of-pages":"11-12","publisher-place":"Jakarta","title":"PEDOMAN PENCEGAHAN DAN PENGENDALIAN CORONAVIRUS DISEASE (COVID-19)","type":"book"},"uris":["http://www.mendeley.com/documents/?uuid=ee9974bf-dd4f-48ff-a0b6-db01069a2abd"]}],"mendeley":{"formattedCitation":"(Yurianto, Ahmad, Bambang Wibowo, 2020)","manualFormatting":"(Yurianto, Ahmad, 2020)","plainTextFormattedCitation":"(Yurianto, Ahmad, Bambang Wibowo, 2020)","previouslyFormattedCitation":"(Yurianto, Ahmad, Bambang Wibowo,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Yurianto, Ahmad, 2020)</w:t>
      </w:r>
      <w:r w:rsidRPr="007E0C33">
        <w:rPr>
          <w:rFonts w:ascii="Times New Roman" w:hAnsi="Times New Roman" w:cs="Times New Roman"/>
        </w:rPr>
        <w:fldChar w:fldCharType="end"/>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Penyebaran virus corona ini pada awalnya sangat berdampak pada dunia ekonomi yang mulai lesu, tetapi kini dampaknya dirasakan juga oleh dunia pendidikan. Kebijakan yang diambil oleh banyak negara termasuk Indonesia dengan meliburkan seluruh aktivitas pendidikan, </w:t>
      </w:r>
      <w:r w:rsidRPr="007E0C33">
        <w:rPr>
          <w:rFonts w:ascii="Times New Roman" w:hAnsi="Times New Roman" w:cs="Times New Roman"/>
        </w:rPr>
        <w:lastRenderedPageBreak/>
        <w:t xml:space="preserve">membuat pemerintah dan lembaga terkait harus menghadirkan alternatif proses pendidikan bagi peserta didik maupun mahasiswa yang tidak bisa melaksanakan proses pendidikan pada lembaga pendidikan. </w:t>
      </w:r>
    </w:p>
    <w:p w:rsidR="00894865" w:rsidRPr="007E0C33" w:rsidRDefault="00894865"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Aktivitas yang melibatkan kumpulan orang-orang kini mulai dibatasi seperti bersekolah, bekerja, beribadah dan lain sebagainya. Pemerintah sudah mengimbau untuk bekerja, belajar, dan beribadah dari rumah untuk menekan angka pasien yang terpapar covid-19. Menteri Nadiem Anwar Makarim menerbitkan Surat Edaran nomor 3 tahun 2020 pada satuan pendidikan dan nomor 36962/MPK.A/HK/2020 tentang pelaksanaan pendidikan dalam masa darurat coronavirus disease (COVID-19) maka kegaiatan belajar dilakukan secara daring (online) dalam rangka pencegahan penyebaran corona virus disease (COVID0-19).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Menteri Pendidikan","given":"","non-dropping-particle":"","parse-names":false,"suffix":""}],"id":"ITEM-1","issued":{"date-parts":[["2020"]]},"publisher-place":"Jakarta","title":"Surat Edaran Nomor 3 Tahun 2020 Tentang Pelaksanaan Pendidikan dalam Masa Darurat CoronaVirus (COVID-19)","type":"report"},"uris":["http://www.mendeley.com/documents/?uuid=7d62a4d0-e2d6-4e0c-a483-8ca224d0746d"]}],"mendeley":{"formattedCitation":"(Menteri Pendidikan, 2020)","plainTextFormattedCitation":"(Menteri Pendidikan, 2020)","previouslyFormattedCitation":"(Menteri Pendidikan,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Menteri Pendidikan, 2020)</w:t>
      </w:r>
      <w:r w:rsidRPr="007E0C33">
        <w:rPr>
          <w:rFonts w:ascii="Times New Roman" w:hAnsi="Times New Roman" w:cs="Times New Roman"/>
        </w:rPr>
        <w:fldChar w:fldCharType="end"/>
      </w:r>
    </w:p>
    <w:p w:rsidR="00536ACF" w:rsidRPr="007E0C33" w:rsidRDefault="00894865" w:rsidP="00427C40">
      <w:pPr>
        <w:pStyle w:val="ListParagraph"/>
        <w:spacing w:line="360" w:lineRule="auto"/>
        <w:ind w:left="0" w:firstLine="709"/>
        <w:jc w:val="both"/>
        <w:rPr>
          <w:rFonts w:ascii="Times New Roman" w:hAnsi="Times New Roman" w:cs="Times New Roman"/>
        </w:rPr>
      </w:pPr>
      <w:r w:rsidRPr="007E0C33">
        <w:rPr>
          <w:rFonts w:ascii="Times New Roman" w:hAnsi="Times New Roman" w:cs="Times New Roman"/>
        </w:rPr>
        <w:t>Dengan munculnya pandemik COVID-19 kegiatan belajar mengajar yang semula dilaksanakan disekolah kini menjadi belajar dirumah melalui daring. Pembelajaran daring dilakukan dengan disesuaikan kemampuan masing-maisng sekolah. Belajar daring (online) dapat menggunakan teknologi digital seperti google classroom, rumah belajar</w:t>
      </w:r>
      <w:proofErr w:type="gramStart"/>
      <w:r w:rsidRPr="007E0C33">
        <w:rPr>
          <w:rFonts w:ascii="Times New Roman" w:hAnsi="Times New Roman" w:cs="Times New Roman"/>
        </w:rPr>
        <w:t>,  zoom</w:t>
      </w:r>
      <w:proofErr w:type="gramEnd"/>
      <w:r w:rsidRPr="007E0C33">
        <w:rPr>
          <w:rFonts w:ascii="Times New Roman" w:hAnsi="Times New Roman" w:cs="Times New Roman"/>
        </w:rPr>
        <w:t xml:space="preserve">, video converence, telepon atau live chat dan lainnya. Namun yang pasti harus dilakukan adalah pemberian tugas melalui pemantauan pendampingan oleh guru melalui WhatsApp grup sehingga anak betul-betul belajar. Kemudian guru-guru juga bekerja dari rumah dengan berkoordinasi dengan orang tua, bisa melalui video call maupun foto kegiatan belajar </w:t>
      </w:r>
      <w:r w:rsidRPr="007E0C33">
        <w:rPr>
          <w:rFonts w:ascii="Times New Roman" w:hAnsi="Times New Roman" w:cs="Times New Roman"/>
        </w:rPr>
        <w:t xml:space="preserve">anak dirumah untuk memastikan adanya interaksi antara guru dengan orang tua. </w:t>
      </w:r>
    </w:p>
    <w:p w:rsidR="00536ACF" w:rsidRPr="007E0C33" w:rsidRDefault="00894865" w:rsidP="00427C40">
      <w:pPr>
        <w:pStyle w:val="ListParagraph"/>
        <w:spacing w:line="360" w:lineRule="auto"/>
        <w:ind w:left="0" w:firstLine="709"/>
        <w:jc w:val="both"/>
        <w:rPr>
          <w:rFonts w:ascii="Times New Roman" w:hAnsi="Times New Roman" w:cs="Times New Roman"/>
        </w:rPr>
      </w:pPr>
      <w:r w:rsidRPr="007E0C33">
        <w:rPr>
          <w:rFonts w:ascii="Times New Roman" w:hAnsi="Times New Roman" w:cs="Times New Roman"/>
        </w:rPr>
        <w:t xml:space="preserve">Beberapa sekolah yang belum dapat menyelenggarakan KBM daring dapat mengembangkan kreativitas guru untuk memanfaatkan media belajar alternatif selama peserta didik belajar dirumah. Mereka dapat menggunakan sumber belajar yang ada yaitu buku siswa sesuai dengan tema-tema yang diajarkan sesuai jadwal yang telah dibuat sebelumnya. </w:t>
      </w:r>
    </w:p>
    <w:p w:rsidR="00536ACF" w:rsidRPr="007E0C33" w:rsidRDefault="00894865" w:rsidP="00427C40">
      <w:pPr>
        <w:pStyle w:val="ListParagraph"/>
        <w:spacing w:line="360" w:lineRule="auto"/>
        <w:ind w:left="0" w:firstLine="709"/>
        <w:jc w:val="both"/>
        <w:rPr>
          <w:rFonts w:ascii="Times New Roman" w:hAnsi="Times New Roman" w:cs="Times New Roman"/>
        </w:rPr>
      </w:pPr>
      <w:proofErr w:type="gramStart"/>
      <w:r w:rsidRPr="007E0C33">
        <w:rPr>
          <w:rFonts w:ascii="Times New Roman" w:hAnsi="Times New Roman" w:cs="Times New Roman"/>
        </w:rPr>
        <w:t>pembelajaran</w:t>
      </w:r>
      <w:proofErr w:type="gramEnd"/>
      <w:r w:rsidRPr="007E0C33">
        <w:rPr>
          <w:rFonts w:ascii="Times New Roman" w:hAnsi="Times New Roman" w:cs="Times New Roman"/>
        </w:rPr>
        <w:t xml:space="preserve"> berbasis Daring Learning menunjukkan katerogisasi setuju. Hal ini ditunjukkan setelah mengikuti pembelajaran berbasis Daring Learning, para siswa semakin semangat mengikuti pembelajaran khusunya dalam pembelajaran IPA dan Para siswa tidak merasa bosan saat pembelajaran berlangsung.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bstract":"Daring Learning provides effective learning methods, such as practicing with the existence of relevant feedback, combining collaborative activities with independent learning. Learning in the classroom with a combination of online learning gives students more interest. This study aims to develop a study of the influence of Daring Learning on the interest in learning science of grade VI students at third Elementary School of Karanglo Tawangmangu. This research method consist 26 students using quasi-experimental methods (Quasi Experiments), the population divided into 2 classes including class VI A with 13 students and class VI B with 13 students. Sampling taken in class VI A as the experimental class and class VI B as the control class. The results showed that the learning process using the Daring Learning method especially in science at third Elementary School of Karanglo Tawangmangu had used interesting media, concluding that Daring Learning-based interactive learning media, students were increasingly enthusiastic and not boring especially in learning science using the Daring Learning method. Based on the research stated on the questionnaire responses of students with Daring Learning, it shows that the cateralization is agrees to allow Daring Learning method in third Elementary School of Karanglo Tawangmangu.","author":[{"dropping-particle":"","family":"Sobron","given":"A.N","non-dropping-particle":"","parse-names":false,"suffix":""},{"dropping-particle":"","family":"Bayu","given":"","non-dropping-particle":"","parse-names":false,"suffix":""},{"dropping-particle":"","family":"Rani","given":"","non-dropping-particle":"","parse-names":false,"suffix":""},{"dropping-particle":"","family":"Meidawati","given":"","non-dropping-particle":"","parse-names":false,"suffix":""}],"container-title":"SCAFFOLDING: Jurnal Pendidikan Islam dan Multikulturalisme","id":"ITEM-1","issued":{"date-parts":[["2019"]]},"title":"Persepsi Siswa Dalam Studi Pengaruh Daring Learning Terhadap Minat Belajar IPA","type":"article-journal"},"uris":["http://www.mendeley.com/documents/?uuid=fb19852a-4bbc-4205-a128-7c6dc18d39f5"]}],"mendeley":{"formattedCitation":"(Sobron et al., 2019)","plainTextFormattedCitation":"(Sobron et al., 2019)","previouslyFormattedCitation":"(Sobron et al., 2019)"},"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Sobron et al., 2019)</w:t>
      </w:r>
      <w:r w:rsidRPr="007E0C33">
        <w:rPr>
          <w:rFonts w:ascii="Times New Roman" w:hAnsi="Times New Roman" w:cs="Times New Roman"/>
        </w:rPr>
        <w:fldChar w:fldCharType="end"/>
      </w:r>
    </w:p>
    <w:p w:rsidR="00536ACF" w:rsidRPr="007E0C33" w:rsidRDefault="00894865" w:rsidP="00427C40">
      <w:pPr>
        <w:pStyle w:val="ListParagraph"/>
        <w:tabs>
          <w:tab w:val="left" w:pos="709"/>
        </w:tabs>
        <w:spacing w:line="360" w:lineRule="auto"/>
        <w:ind w:left="0" w:firstLine="709"/>
        <w:jc w:val="both"/>
        <w:rPr>
          <w:rFonts w:ascii="Times New Roman" w:hAnsi="Times New Roman" w:cs="Times New Roman"/>
        </w:rPr>
      </w:pPr>
      <w:r w:rsidRPr="007E0C33">
        <w:rPr>
          <w:rFonts w:ascii="Times New Roman" w:hAnsi="Times New Roman" w:cs="Times New Roman"/>
        </w:rPr>
        <w:t xml:space="preserve">Menurut vicky dan putri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ISBN":"9786027047129","abstract":"Pembelajaran yang baik adalah melibatkan seluruh civitas akademik di Sekolah Dasar. Blended learning merupakan pembelajaran yang dilakukan di dalam kelas dan di luar kelas. Hasil survei Asosiasi Penyelenggara Jaringan Internet Indonesia (APJII) pada tahun 2016 pengguna internet di Indonesia sebanyak 132,7 juta orang. Jumlah pengguna internet di Indonesia menduduki peringkat 6 (enam) di dunia. Google classroom merupakan aplikasi pembelajaran yang dikeluarkan oleh google dalam pembelajaran. Kemudahan untuk mengakses melalui komputer dan telepon genggam, sangat mengguntungkan bagi guru dan siswa di sekolah dasar. Tujuan yang dicapai dalam gagasan ilmiah ini yakni mendeskripsikan blended learning, mengetahui google classroom sebagai alternatif dalam pembelajaran, dan pembelajaran blended learning melalui google classroom. Penggunaan google classroom dapat memberikan akses terhadap siswa dalam melakukan pembelajaran secara daring. Guru dapat memberikan pembelajaran meskipun tidak di dalam kelas. Hal ini sebagai bentuk pengawasan guru terhadap siswanya ketika di luar sekolah.","author":[{"dropping-particle":"","family":"Wicaksono","given":"Vicky Dwi","non-dropping-particle":"","parse-names":false,"suffix":""},{"dropping-particle":"","family":"Rachmadyanti","given":"Putri","non-dropping-particle":"","parse-names":false,"suffix":""}],"container-title":"Seminar Nasional Pendidikan PGSD UMS &amp; HDPGSDI Wilayah Timur","id":"ITEM-1","issued":{"date-parts":[["2016"]]},"title":"Pembelajaran Blended Learning melalui Google Classroom di Sekolah Dasar","type":"article-journal"},"uris":["http://www.mendeley.com/documents/?uuid=c1b8fa74-e440-4049-85f6-8a7c58127e7c"]}],"mendeley":{"formattedCitation":"(Wicaksono &amp; Rachmadyanti, 2016)","plainTextFormattedCitation":"(Wicaksono &amp; Rachmadyanti, 2016)","previouslyFormattedCitation":"(Wicaksono &amp; Rachmadyanti, 2016)"},"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Wicaksono &amp; Rachmadyanti, 2016)</w:t>
      </w:r>
      <w:r w:rsidRPr="007E0C33">
        <w:rPr>
          <w:rFonts w:ascii="Times New Roman" w:hAnsi="Times New Roman" w:cs="Times New Roman"/>
        </w:rPr>
        <w:fldChar w:fldCharType="end"/>
      </w:r>
      <w:r w:rsidRPr="007E0C33">
        <w:rPr>
          <w:rFonts w:ascii="Times New Roman" w:hAnsi="Times New Roman" w:cs="Times New Roman"/>
        </w:rPr>
        <w:t xml:space="preserve"> Penyelenggaran google classroom di Sekolah Dasar tanpa menyampingkan pembelajaran konvensional yang dilakukan. Hal ini merupakan kelebihan blended learning, dimana menggabungkan dua metode pembelajaran konvensional dan daring untuk membuat siswa merasa nyaman dan aktif dalam mengonstruksi pengetahuannya. Survei yang dilakukan Lenny N Rosalin Deputi Menteri PPPA Bidang Tumbuh Kembang Anak juga menunjukan harapan anak tentang program belajar dirumah. Anak-anak yang mengikuti survei dari 29 provinsi berharap agar sekolah tidak terlalu banyak memberikan tugas dan Komunikasi dua arah antara guru dan </w:t>
      </w:r>
      <w:r w:rsidRPr="007E0C33">
        <w:rPr>
          <w:rFonts w:ascii="Times New Roman" w:hAnsi="Times New Roman" w:cs="Times New Roman"/>
        </w:rPr>
        <w:lastRenderedPageBreak/>
        <w:t xml:space="preserve">murid dirasa lebih efektif.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URL":"https://m.liputan6.com/health/read/4224969/belajar-di-rumah-akibat-corona-covid-19-ini-pendapat-dan-harapan-anak-indonesia","accessed":{"date-parts":[["2020","4","15"]]},"author":[{"dropping-particle":"","family":"Ade Nasihudin Al Ansori","given":"","non-dropping-particle":"","parse-names":false,"suffix":""}],"container-title":"Liputan6","id":"ITEM-1","issued":{"date-parts":[["2020"]]},"title":"Belajar di Rumah Akibat Corona COVID-19, Ini Pendapat dan Harapan Anak Indonesia","type":"webpage"},"uris":["http://www.mendeley.com/documents/?uuid=6c940c9a-abe3-4b35-bf1a-e8d9f4ad38b3"]}],"mendeley":{"formattedCitation":"(Ade Nasihudin Al Ansori, 2020)","plainTextFormattedCitation":"(Ade Nasihudin Al Ansori, 2020)","previouslyFormattedCitation":"(Ade Nasihudin Al Ansori,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Ade Nasihudin Al Ansori, 2020)</w:t>
      </w:r>
      <w:r w:rsidRPr="007E0C33">
        <w:rPr>
          <w:rFonts w:ascii="Times New Roman" w:hAnsi="Times New Roman" w:cs="Times New Roman"/>
        </w:rPr>
        <w:fldChar w:fldCharType="end"/>
      </w:r>
      <w:r w:rsidRPr="007E0C33">
        <w:rPr>
          <w:rFonts w:ascii="Times New Roman" w:hAnsi="Times New Roman" w:cs="Times New Roman"/>
        </w:rPr>
        <w:t xml:space="preserve"> </w:t>
      </w:r>
    </w:p>
    <w:p w:rsidR="00536ACF" w:rsidRPr="007E0C33" w:rsidRDefault="00894865" w:rsidP="00427C40">
      <w:pPr>
        <w:pStyle w:val="ListParagraph"/>
        <w:tabs>
          <w:tab w:val="left" w:pos="709"/>
        </w:tabs>
        <w:spacing w:line="360" w:lineRule="auto"/>
        <w:ind w:left="0" w:firstLine="567"/>
        <w:jc w:val="both"/>
        <w:rPr>
          <w:rFonts w:ascii="Times New Roman" w:hAnsi="Times New Roman" w:cs="Times New Roman"/>
        </w:rPr>
      </w:pPr>
      <w:r w:rsidRPr="007E0C33">
        <w:rPr>
          <w:rFonts w:ascii="Times New Roman" w:hAnsi="Times New Roman" w:cs="Times New Roman"/>
        </w:rPr>
        <w:t xml:space="preserve">Menurut heru purnomo dalam pikiran rakyat media network pembelajaran jarak jauh dengan penerapan metode pemberian tugas secara daring bagi para siswa melalui whatsapp grup dipandang efektif dalam kondisi darurat karena adanya virus corona seperti sekarang ini. Banyak guru mengimplementasikan dengan cara-cara beragam belajar dirumah, dari perbedaan belajar itu basisnya tetap pembelajaran secara daring. Ada yang menggunakan konsep ceramah online, ada yang tetap mengajar di kelas seperti biasa tetapi divideokan kemudian dikirim ke aplikasi whatsapp siswa, ada juga yang memanfaatkan konten-konten gratis dari berbagai sumber.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URL":"https://www.pikiran-rakyat.com/pendidikan/pr-01353818/proses-pembejalaran-daring-di-tengah-antisipasi-penyebaran-virus-corona-dinilai-belum-maksimal","accessed":{"date-parts":[["2020","3","30"]]},"author":[{"dropping-particle":"","family":"Ashari","given":"Muhammad","non-dropping-particle":"","parse-names":false,"suffix":""}],"container-title":"PikiranRakyatcom","id":"ITEM-1","issued":{"date-parts":[["2020"]]},"title":"Proses Pembelajaran Daring di Tengah Antisipasi Penyebaran Virus Corona Dinilai Belum Maksimal","type":"webpage"},"uris":["http://www.mendeley.com/documents/?uuid=afb92a86-a059-4b5c-8874-605d4f84b0bb"]}],"mendeley":{"formattedCitation":"(Ashari, 2020)","plainTextFormattedCitation":"(Ashari, 2020)","previouslyFormattedCitation":"(Ashari,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Ashari, 2020)</w:t>
      </w:r>
      <w:r w:rsidRPr="007E0C33">
        <w:rPr>
          <w:rFonts w:ascii="Times New Roman" w:hAnsi="Times New Roman" w:cs="Times New Roman"/>
        </w:rPr>
        <w:fldChar w:fldCharType="end"/>
      </w:r>
    </w:p>
    <w:p w:rsidR="00536ACF" w:rsidRPr="007E0C33" w:rsidRDefault="00894865" w:rsidP="00427C40">
      <w:pPr>
        <w:pStyle w:val="ListParagraph"/>
        <w:tabs>
          <w:tab w:val="left" w:pos="709"/>
        </w:tabs>
        <w:spacing w:line="360" w:lineRule="auto"/>
        <w:ind w:left="0" w:firstLine="567"/>
        <w:jc w:val="both"/>
        <w:rPr>
          <w:rFonts w:ascii="Times New Roman" w:hAnsi="Times New Roman" w:cs="Times New Roman"/>
        </w:rPr>
      </w:pPr>
      <w:r w:rsidRPr="007E0C33">
        <w:rPr>
          <w:rFonts w:ascii="Times New Roman" w:hAnsi="Times New Roman" w:cs="Times New Roman"/>
        </w:rPr>
        <w:t xml:space="preserve">Menurut putra wijaya dalam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author":[{"dropping-particle":"","family":"Suryawan","given":"Oka","non-dropping-particle":"","parse-names":false,"suffix":""}],"container-title":"BBALIPUSPANEWS.COM","id":"ITEM-1","issued":{"date-parts":[["2020"]]},"title":"Guru Diminta Aktif Awasi Pembelajaran Daring Agar Siswa Tetap Fokus","type":"webpage"},"uris":["http://www.mendeley.com/documents/?uuid=18d91fd6-51e4-49af-a039-8bc1507c2e7c"]}],"mendeley":{"formattedCitation":"(Suryawan, 2020)","plainTextFormattedCitation":"(Suryawan, 2020)","previouslyFormattedCitation":"(Suryawan,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Suryawan, 2020)</w:t>
      </w:r>
      <w:r w:rsidRPr="007E0C33">
        <w:rPr>
          <w:rFonts w:ascii="Times New Roman" w:hAnsi="Times New Roman" w:cs="Times New Roman"/>
        </w:rPr>
        <w:fldChar w:fldCharType="end"/>
      </w:r>
      <w:r w:rsidRPr="007E0C33">
        <w:rPr>
          <w:rFonts w:ascii="Times New Roman" w:hAnsi="Times New Roman" w:cs="Times New Roman"/>
        </w:rPr>
        <w:t xml:space="preserve"> belajar dirumah tidak menjadi masalah karena</w:t>
      </w:r>
      <w:r w:rsidR="00536ACF" w:rsidRPr="007E0C33">
        <w:rPr>
          <w:rFonts w:ascii="Times New Roman" w:hAnsi="Times New Roman" w:cs="Times New Roman"/>
        </w:rPr>
        <w:t xml:space="preserve"> </w:t>
      </w:r>
      <w:r w:rsidRPr="007E0C33">
        <w:rPr>
          <w:rFonts w:ascii="Times New Roman" w:hAnsi="Times New Roman" w:cs="Times New Roman"/>
        </w:rPr>
        <w:t xml:space="preserve">pembelajaran bisa dilakukan kapan dan dimana saja, apalagi sudah ada didukung dengan system daring. Jadi proses pembelajaran bisa terjadi dirumah, disekolah maupun di masyarakat. Oleh karena itu semua bisa berjalan dengan baik, dengan dukungan fasilitas seperti internet. </w:t>
      </w:r>
    </w:p>
    <w:p w:rsidR="00536ACF" w:rsidRPr="007E0C33" w:rsidRDefault="00894865" w:rsidP="00427C40">
      <w:pPr>
        <w:pStyle w:val="ListParagraph"/>
        <w:tabs>
          <w:tab w:val="left" w:pos="709"/>
        </w:tabs>
        <w:spacing w:line="360" w:lineRule="auto"/>
        <w:ind w:left="0" w:firstLine="567"/>
        <w:jc w:val="both"/>
        <w:rPr>
          <w:rFonts w:ascii="Times New Roman" w:hAnsi="Times New Roman" w:cs="Times New Roman"/>
        </w:rPr>
      </w:pPr>
      <w:r w:rsidRPr="007E0C33">
        <w:rPr>
          <w:rFonts w:ascii="Times New Roman" w:hAnsi="Times New Roman" w:cs="Times New Roman"/>
        </w:rPr>
        <w:t xml:space="preserve">Titik Kartikawati dalam guru SD Negeri 09 Sanggau, Kalimantan Barat mengatakan pembelajaran dirumah tetap dapat dilaksanakan </w:t>
      </w:r>
      <w:proofErr w:type="gramStart"/>
      <w:r w:rsidRPr="007E0C33">
        <w:rPr>
          <w:rFonts w:ascii="Times New Roman" w:hAnsi="Times New Roman" w:cs="Times New Roman"/>
        </w:rPr>
        <w:t>ia</w:t>
      </w:r>
      <w:proofErr w:type="gramEnd"/>
      <w:r w:rsidRPr="007E0C33">
        <w:rPr>
          <w:rFonts w:ascii="Times New Roman" w:hAnsi="Times New Roman" w:cs="Times New Roman"/>
        </w:rPr>
        <w:t xml:space="preserve"> mulai membuka kelas dari pukul 07.00 hingga 12.00. Dalam hal pelaksanaan belajar dirumah guru meminta bantuan orang tua atau kakak siswa sebagai narasumber yang langkah-langkahnya telah diberikan melalui grup whatsapp. Untuk </w:t>
      </w:r>
      <w:r w:rsidRPr="007E0C33">
        <w:rPr>
          <w:rFonts w:ascii="Times New Roman" w:hAnsi="Times New Roman" w:cs="Times New Roman"/>
        </w:rPr>
        <w:t xml:space="preserve">laporan pelaksanaan pembelajaran dapat berupa foto atau video yang harus di posting melalui grup. Berbeda dengan Timur Setiawan menyampaikan beberapa metode pembelajaran secara daring yang telah diterapkan yaitu pembelajaran melalui portal rumah belajar dan penyampaian materi melalui file word yang dibagikan melalui media sosial WhatsApp.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URL":"https://www.kemdikbud.go.id/main/blog/2020/03/kemendikbud-imbau-pendidik-hadirkan-belajar-menyenangkan-bagi-daerah-yang-terapkan-belajar-di-rumah","author":[{"dropping-particle":"","family":"Pengelola Web Kemendikbud","given":"","non-dropping-particle":"","parse-names":false,"suffix":""}],"container-title":"www.kemendikbud.go.id","id":"ITEM-1","issued":{"date-parts":[["2020"]]},"title":"Kemendikbud Imbau Pendidik Hadirkan Belajar Menyenangkan Bagi Daerah yang Terapkan Belajar di Rumah","type":"webpage"},"uris":["http://www.mendeley.com/documents/?uuid=cbf05171-c587-4e05-a6e5-e462a88ab96b"]}],"mendeley":{"formattedCitation":"(Pengelola Web Kemendikbud, 2020)","plainTextFormattedCitation":"(Pengelola Web Kemendikbud, 2020)","previouslyFormattedCitation":"(Pengelola Web Kemendikbud,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Pengelola Web Kemendikbud, 2020)</w:t>
      </w:r>
      <w:r w:rsidRPr="007E0C33">
        <w:rPr>
          <w:rFonts w:ascii="Times New Roman" w:hAnsi="Times New Roman" w:cs="Times New Roman"/>
        </w:rPr>
        <w:fldChar w:fldCharType="end"/>
      </w:r>
    </w:p>
    <w:p w:rsidR="007751D6" w:rsidRDefault="00894865" w:rsidP="00427C40">
      <w:pPr>
        <w:pStyle w:val="ListParagraph"/>
        <w:tabs>
          <w:tab w:val="left" w:pos="709"/>
        </w:tabs>
        <w:spacing w:line="360" w:lineRule="auto"/>
        <w:ind w:left="0" w:firstLine="567"/>
        <w:jc w:val="both"/>
        <w:rPr>
          <w:rFonts w:ascii="Times New Roman" w:hAnsi="Times New Roman" w:cs="Times New Roman"/>
        </w:rPr>
      </w:pPr>
      <w:r w:rsidRPr="007E0C33">
        <w:rPr>
          <w:rFonts w:ascii="Times New Roman" w:hAnsi="Times New Roman" w:cs="Times New Roman"/>
        </w:rPr>
        <w:t xml:space="preserve">Pembelajaran daring saat ini dijadikan solusi dalam masa pandemic covid-19. Tetapi pembelajaran daring tidak mudah seperti yang dibayangkan. Titi salah satu tenaga pendidik di salah satu sekolah dasar mengatakan dalam pembelajaran kelas 2 SD dia menggunakan zoom untuk meeting (pertemuan) tatap muka selayaknya di kelas. Tetapi tidak semua anak bisa akses karena ada yang orang tuaanya masih kerja, ada juga orang tua yang gagap teknologi. Selain itu titik juga mencari alternative lain medium pembelajaran daring dengan google doc, memberikan tautan yang berisi materi pelajaan sekaligus tugas serta batas waktu pengerkaan dinilai lebih bisa mengkomodir kebutuhan orang tua dan anak, ini dapat membantu penilai harian, nilai bisa langsung masuk berkas fom google.lain halnya dengan Rita guru kelas 3 Sekolah Dasar. Di sekolah tempat Ritza bekerja, guru diwajibkan memberikan materi pelajaran dan tugas melalui alamat </w:t>
      </w:r>
      <w:proofErr w:type="gramStart"/>
      <w:r w:rsidRPr="007E0C33">
        <w:rPr>
          <w:rFonts w:ascii="Times New Roman" w:hAnsi="Times New Roman" w:cs="Times New Roman"/>
        </w:rPr>
        <w:t>surat</w:t>
      </w:r>
      <w:proofErr w:type="gramEnd"/>
      <w:r w:rsidRPr="007E0C33">
        <w:rPr>
          <w:rFonts w:ascii="Times New Roman" w:hAnsi="Times New Roman" w:cs="Times New Roman"/>
        </w:rPr>
        <w:t xml:space="preserve"> elektronik milik orang tua. Cara ini dinilai Ritza tak berjalan dengan efektif. Mengirimkan dokumen materi berupa power point, lalu anak mengerjakan dilaptop, dicetak atau tulis tangan lalu dikirim lewat WhatsApp </w:t>
      </w:r>
      <w:r w:rsidRPr="007E0C33">
        <w:rPr>
          <w:rFonts w:ascii="Times New Roman" w:hAnsi="Times New Roman" w:cs="Times New Roman"/>
        </w:rPr>
        <w:lastRenderedPageBreak/>
        <w:t xml:space="preserve">dinilai lebih efektif menurut Ritza. </w:t>
      </w:r>
      <w:r w:rsidRPr="007E0C33">
        <w:rPr>
          <w:rFonts w:ascii="Times New Roman" w:hAnsi="Times New Roman" w:cs="Times New Roman"/>
        </w:rPr>
        <w:fldChar w:fldCharType="begin" w:fldLock="1"/>
      </w:r>
      <w:r w:rsidRPr="007E0C33">
        <w:rPr>
          <w:rFonts w:ascii="Times New Roman" w:hAnsi="Times New Roman" w:cs="Times New Roman"/>
        </w:rPr>
        <w:instrText>ADDIN CSL_CITATION {"citationItems":[{"id":"ITEM-1","itemData":{"URL":"https://m.cnnindonesia.com/gaya-hidup/20200330165053-284-488368/corona-kelas-daring-dan-curhat-2-guru-untuk-orang-tua","accessed":{"date-parts":[["2020","4","10"]]},"author":[{"dropping-particle":"","family":"Tim","given":"CNN Indonesia","non-dropping-particle":"","parse-names":false,"suffix":""}],"container-title":"CNN Indonesia","id":"ITEM-1","issued":{"date-parts":[["2020"]]},"title":"Corona, Kelas Daring, dan Curhat 2 Guru untuk Orang Tua","type":"webpage"},"uris":["http://www.mendeley.com/documents/?uuid=7409190e-45fc-44d7-bfe9-f8b9c51ca7ff"]}],"mendeley":{"formattedCitation":"(Tim, 2020)","manualFormatting":"(Tim CNN Indonesia, 2020)","plainTextFormattedCitation":"(Tim, 2020)","previouslyFormattedCitation":"(Tim, 2020)"},"properties":{"noteIndex":0},"schema":"https://github.com/citation-style-language/schema/raw/master/csl-citation.json"}</w:instrText>
      </w:r>
      <w:r w:rsidRPr="007E0C33">
        <w:rPr>
          <w:rFonts w:ascii="Times New Roman" w:hAnsi="Times New Roman" w:cs="Times New Roman"/>
        </w:rPr>
        <w:fldChar w:fldCharType="separate"/>
      </w:r>
      <w:r w:rsidRPr="007E0C33">
        <w:rPr>
          <w:rFonts w:ascii="Times New Roman" w:hAnsi="Times New Roman" w:cs="Times New Roman"/>
          <w:noProof/>
        </w:rPr>
        <w:t>(Tim CNN Indonesia, 2020)</w:t>
      </w:r>
      <w:r w:rsidRPr="007E0C33">
        <w:rPr>
          <w:rFonts w:ascii="Times New Roman" w:hAnsi="Times New Roman" w:cs="Times New Roman"/>
        </w:rPr>
        <w:fldChar w:fldCharType="end"/>
      </w:r>
      <w:r w:rsidR="007751D6">
        <w:rPr>
          <w:rFonts w:ascii="Times New Roman" w:hAnsi="Times New Roman" w:cs="Times New Roman"/>
        </w:rPr>
        <w:t>.</w:t>
      </w:r>
    </w:p>
    <w:p w:rsidR="00894865" w:rsidRPr="007E0C33" w:rsidRDefault="00894865" w:rsidP="00427C40">
      <w:pPr>
        <w:pStyle w:val="ListParagraph"/>
        <w:tabs>
          <w:tab w:val="left" w:pos="709"/>
        </w:tabs>
        <w:spacing w:line="360" w:lineRule="auto"/>
        <w:ind w:left="0" w:firstLine="567"/>
        <w:jc w:val="both"/>
        <w:rPr>
          <w:rFonts w:ascii="Times New Roman" w:hAnsi="Times New Roman" w:cs="Times New Roman"/>
        </w:rPr>
      </w:pPr>
      <w:r w:rsidRPr="007E0C33">
        <w:rPr>
          <w:rFonts w:ascii="Times New Roman" w:hAnsi="Times New Roman" w:cs="Times New Roman"/>
        </w:rPr>
        <w:t>Menurut Agus, dkk dalam penelitiannya yang berjudul “Studi Eksploratif Dampak Pandemi COVID-19 Terhadap Proses Pembelajaran Online di Sekolah Dasar” dampak covid-19 terhadap proses pembelajaran online disekolah dasar berdampak terhadap siswa, orang tua</w:t>
      </w:r>
      <w:r w:rsidR="006E5671" w:rsidRPr="007E0C33">
        <w:rPr>
          <w:rFonts w:ascii="Times New Roman" w:hAnsi="Times New Roman" w:cs="Times New Roman"/>
        </w:rPr>
        <w:t xml:space="preserve"> dan guru itu sendiri. </w:t>
      </w:r>
      <w:proofErr w:type="gramStart"/>
      <w:r w:rsidR="006E5671" w:rsidRPr="007E0C33">
        <w:rPr>
          <w:rFonts w:ascii="Times New Roman" w:hAnsi="Times New Roman" w:cs="Times New Roman"/>
        </w:rPr>
        <w:t xml:space="preserve">Beberapa dampak yang dirasakan murid yaitu </w:t>
      </w:r>
      <w:r w:rsidRPr="007E0C33">
        <w:rPr>
          <w:rFonts w:ascii="Times New Roman" w:hAnsi="Times New Roman" w:cs="Times New Roman"/>
        </w:rPr>
        <w:t>murid belum ada budaya belajar jarak jauh karena selama ini sistem belajar dilaksanakan adalah melalui tatap muka, murid terbiasa berada di sekolah untuk beri</w:t>
      </w:r>
      <w:r w:rsidR="007751D6">
        <w:rPr>
          <w:rFonts w:ascii="Times New Roman" w:hAnsi="Times New Roman" w:cs="Times New Roman"/>
        </w:rPr>
        <w:t xml:space="preserve">nteraksi dengan teman-temannya, </w:t>
      </w:r>
      <w:r w:rsidRPr="007E0C33">
        <w:rPr>
          <w:rFonts w:ascii="Times New Roman" w:hAnsi="Times New Roman" w:cs="Times New Roman"/>
        </w:rPr>
        <w:t xml:space="preserve">bermain dan bercanda gurau </w:t>
      </w:r>
      <w:r w:rsidR="006E5671" w:rsidRPr="007E0C33">
        <w:rPr>
          <w:rFonts w:ascii="Times New Roman" w:hAnsi="Times New Roman" w:cs="Times New Roman"/>
        </w:rPr>
        <w:t xml:space="preserve">dengan teman-temannya serta </w:t>
      </w:r>
      <w:r w:rsidRPr="007E0C33">
        <w:rPr>
          <w:rFonts w:ascii="Times New Roman" w:hAnsi="Times New Roman" w:cs="Times New Roman"/>
        </w:rPr>
        <w:t>bertatap muka dengan para gurunya, dengan adanya metode pembelajaran jarah jauh membuat para murid perlu waktu untuk beradaptasi dan mereka menghadapi perubahan baru yang secara tidak langsung akan mempengaruhi daya serap belajar mereka.</w:t>
      </w:r>
      <w:proofErr w:type="gramEnd"/>
      <w:r w:rsidRPr="007E0C33">
        <w:rPr>
          <w:rFonts w:ascii="Times New Roman" w:hAnsi="Times New Roman" w:cs="Times New Roman"/>
        </w:rPr>
        <w:t xml:space="preserve"> Dampak terhadap orang tua yaitu Kendala yang dihadapi para orang tua adalah adanya penambahan biaya pembelian kuota internet bertambah, teknologi online memerlukan koneksi jaringan ke internet dan kuota oleh karena itu tingkat penggunaaan kuota internet </w:t>
      </w:r>
      <w:proofErr w:type="gramStart"/>
      <w:r w:rsidRPr="007E0C33">
        <w:rPr>
          <w:rFonts w:ascii="Times New Roman" w:hAnsi="Times New Roman" w:cs="Times New Roman"/>
        </w:rPr>
        <w:t>akan</w:t>
      </w:r>
      <w:proofErr w:type="gramEnd"/>
      <w:r w:rsidRPr="007E0C33">
        <w:rPr>
          <w:rFonts w:ascii="Times New Roman" w:hAnsi="Times New Roman" w:cs="Times New Roman"/>
        </w:rPr>
        <w:t xml:space="preserve"> bertambah dan akan menambah beban pengeluaran orang tua. Dampak yang dirasakan guru yaitu tidak semua mahir menggunakan teknologi internet atau media sosial sebagai sarana pembelajaran, beberapa guru senior belum sepenuhnya mampu menggunakan perangkat atau fasilitas untuk penunjang kegiatan pembelajaran online dan perlu </w:t>
      </w:r>
      <w:r w:rsidRPr="007E0C33">
        <w:rPr>
          <w:rFonts w:ascii="Times New Roman" w:hAnsi="Times New Roman" w:cs="Times New Roman"/>
        </w:rPr>
        <w:t>pendampingan dan pelatihan terlebih dahulu. Jadi, dukungan dan kerjasama orang tua demi keberhasilan pembelajaran sangat dibutuhkan. Komunikasi guru dan sekolah dengan orang tua harus terjalin dengan lancar.</w:t>
      </w:r>
    </w:p>
    <w:p w:rsidR="00D17E54" w:rsidRPr="007E0C33" w:rsidRDefault="00447229" w:rsidP="00427C40">
      <w:pPr>
        <w:spacing w:before="240" w:line="360" w:lineRule="auto"/>
        <w:rPr>
          <w:rFonts w:ascii="Times New Roman" w:hAnsi="Times New Roman" w:cs="Times New Roman"/>
          <w:b/>
        </w:rPr>
      </w:pPr>
      <w:r w:rsidRPr="007E0C33">
        <w:rPr>
          <w:rFonts w:ascii="Times New Roman" w:hAnsi="Times New Roman" w:cs="Times New Roman"/>
          <w:b/>
        </w:rPr>
        <w:t>KESIMPULAN</w:t>
      </w:r>
    </w:p>
    <w:p w:rsidR="00536ACF" w:rsidRPr="007E0C33" w:rsidRDefault="00536ACF"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Berdasarkan hasil penelitian dan pembahasan di atas bahwa dampak COVID-19 terhadap Implementasi Pembelajaran Daring di Sekolah dasar dapat dilakukan dengan baik. COVID-19 begitu besar dampaknya bagi pendidikan untuk memutus rantai penularan pandemik COVID-19 pembelajaran yang biasanya dilakukan di sekolah sekarang menjadi belajar dirumah dengan menggunakan berbagai macam aplikasi seperti ruang guru, class room, zoom, google doc, google from, maupun melalui grup WhatsApp. Kegiatan belajar dapat berjalan baik dan efektif sesuai dengan kreatifitas guru dalam memberikan materi dan soal latihan kepada siswa, dari soal-soal latihan yang dikerjakan oleh siswa dapat digunakan untuk nilai harian siswa.</w:t>
      </w:r>
    </w:p>
    <w:p w:rsidR="00536ACF" w:rsidRDefault="00536ACF" w:rsidP="00427C40">
      <w:pPr>
        <w:pStyle w:val="ListParagraph"/>
        <w:spacing w:line="360" w:lineRule="auto"/>
        <w:ind w:left="0" w:firstLine="720"/>
        <w:jc w:val="both"/>
        <w:rPr>
          <w:rFonts w:ascii="Times New Roman" w:hAnsi="Times New Roman" w:cs="Times New Roman"/>
        </w:rPr>
      </w:pPr>
      <w:r w:rsidRPr="007E0C33">
        <w:rPr>
          <w:rFonts w:ascii="Times New Roman" w:hAnsi="Times New Roman" w:cs="Times New Roman"/>
        </w:rPr>
        <w:t xml:space="preserve">Untuk anak Sekolah Dasar kelas I </w:t>
      </w:r>
      <w:proofErr w:type="gramStart"/>
      <w:r w:rsidRPr="007E0C33">
        <w:rPr>
          <w:rFonts w:ascii="Times New Roman" w:hAnsi="Times New Roman" w:cs="Times New Roman"/>
        </w:rPr>
        <w:t>sampai  III</w:t>
      </w:r>
      <w:proofErr w:type="gramEnd"/>
      <w:r w:rsidRPr="007E0C33">
        <w:rPr>
          <w:rFonts w:ascii="Times New Roman" w:hAnsi="Times New Roman" w:cs="Times New Roman"/>
        </w:rPr>
        <w:t xml:space="preserve"> belum dapat mengoperasikan gawai maka dari itu dibutuhkannya kerjasama antara guru dengan orang tua, untuk orang tua yang bekerja sehingga tidak bisa mendampingi anak saat belajar dapat memerikan jadwal-jadwal belajar khusus agar bisa belajar seperti siswa yang lainnya. Jadi, adanya kerjasama dan timbal balik anatara guru, siswa dan orang tua yang menjadikan pembelajaran daring menjadi efektif.  </w:t>
      </w:r>
    </w:p>
    <w:p w:rsidR="00FA4772" w:rsidRDefault="00447229" w:rsidP="00FA4772">
      <w:pPr>
        <w:widowControl w:val="0"/>
        <w:autoSpaceDE w:val="0"/>
        <w:autoSpaceDN w:val="0"/>
        <w:adjustRightInd w:val="0"/>
        <w:spacing w:line="360" w:lineRule="auto"/>
        <w:ind w:left="480" w:hanging="480"/>
        <w:rPr>
          <w:rFonts w:ascii="Times New Roman" w:hAnsi="Times New Roman" w:cs="Times New Roman"/>
          <w:b/>
        </w:rPr>
      </w:pPr>
      <w:r w:rsidRPr="007E0C33">
        <w:rPr>
          <w:rFonts w:ascii="Times New Roman" w:hAnsi="Times New Roman" w:cs="Times New Roman"/>
          <w:b/>
        </w:rPr>
        <w:t>DAFTAR PUSTAKA</w:t>
      </w:r>
    </w:p>
    <w:bookmarkStart w:id="0" w:name="_GoBack"/>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rPr>
        <w:lastRenderedPageBreak/>
        <w:fldChar w:fldCharType="begin" w:fldLock="1"/>
      </w:r>
      <w:r w:rsidRPr="007E0C33">
        <w:rPr>
          <w:rFonts w:ascii="Times New Roman" w:hAnsi="Times New Roman" w:cs="Times New Roman"/>
        </w:rPr>
        <w:instrText xml:space="preserve">ADDIN Mendeley Bibliography CSL_BIBLIOGRAPHY </w:instrText>
      </w:r>
      <w:r w:rsidRPr="007E0C33">
        <w:rPr>
          <w:rFonts w:ascii="Times New Roman" w:hAnsi="Times New Roman" w:cs="Times New Roman"/>
        </w:rPr>
        <w:fldChar w:fldCharType="separate"/>
      </w:r>
      <w:r w:rsidRPr="007E0C33">
        <w:rPr>
          <w:rFonts w:ascii="Times New Roman" w:hAnsi="Times New Roman" w:cs="Times New Roman"/>
          <w:noProof/>
        </w:rPr>
        <w:t xml:space="preserve">Ade Nasihudin Al Ansori. (2020). </w:t>
      </w:r>
      <w:r w:rsidRPr="007E0C33">
        <w:rPr>
          <w:rFonts w:ascii="Times New Roman" w:hAnsi="Times New Roman" w:cs="Times New Roman"/>
          <w:i/>
          <w:iCs/>
          <w:noProof/>
        </w:rPr>
        <w:t>Belajar di Rumah Akibat Corona COVID-19, Ini Pendapat dan Harapan Anak Indonesia</w:t>
      </w:r>
      <w:r w:rsidRPr="007E0C33">
        <w:rPr>
          <w:rFonts w:ascii="Times New Roman" w:hAnsi="Times New Roman" w:cs="Times New Roman"/>
          <w:noProof/>
        </w:rPr>
        <w:t>. Liputan6. https://m.liputan6.com/health/read/4224969/belajar-di-rumah-akibat-corona-covid-19-ini-pendapat-dan-harapan-anak-indonesia</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Arikunto, S. (2010). </w:t>
      </w:r>
      <w:r w:rsidRPr="007E0C33">
        <w:rPr>
          <w:rFonts w:ascii="Times New Roman" w:hAnsi="Times New Roman" w:cs="Times New Roman"/>
          <w:i/>
          <w:iCs/>
          <w:noProof/>
        </w:rPr>
        <w:t>Prosedur Penelitian Suatu Pendekatan Praktik</w:t>
      </w:r>
      <w:r w:rsidRPr="007E0C33">
        <w:rPr>
          <w:rFonts w:ascii="Times New Roman" w:hAnsi="Times New Roman" w:cs="Times New Roman"/>
          <w:noProof/>
        </w:rPr>
        <w:t>. Rineka Cipta.</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Ashari, M. (2020). </w:t>
      </w:r>
      <w:r w:rsidRPr="007E0C33">
        <w:rPr>
          <w:rFonts w:ascii="Times New Roman" w:hAnsi="Times New Roman" w:cs="Times New Roman"/>
          <w:i/>
          <w:iCs/>
          <w:noProof/>
        </w:rPr>
        <w:t>Proses Pembelajaran Daring di Tengah Antisipasi Penyebaran Virus Corona Dinilai Belum Maksimal</w:t>
      </w:r>
      <w:r w:rsidRPr="007E0C33">
        <w:rPr>
          <w:rFonts w:ascii="Times New Roman" w:hAnsi="Times New Roman" w:cs="Times New Roman"/>
          <w:noProof/>
        </w:rPr>
        <w:t>. PikiranRakyatcom. https://www.pikiran-rakyat.com/pendidikan/pr-01353818/proses-pembejalaran-daring-di-tengah-antisipasi-penyebaran-virus-corona-dinilai-belum-maksimal</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Menteri Pendidikan. (2020). </w:t>
      </w:r>
      <w:r w:rsidRPr="007E0C33">
        <w:rPr>
          <w:rFonts w:ascii="Times New Roman" w:hAnsi="Times New Roman" w:cs="Times New Roman"/>
          <w:i/>
          <w:iCs/>
          <w:noProof/>
        </w:rPr>
        <w:t>Surat Edaran Nomor 3 Tahun 2020 Tentang Pelaksanaan Pendidikan dalam Masa Darurat CoronaVirus (COVID-19)</w:t>
      </w:r>
      <w:r w:rsidRPr="007E0C33">
        <w:rPr>
          <w:rFonts w:ascii="Times New Roman" w:hAnsi="Times New Roman" w:cs="Times New Roman"/>
          <w:noProof/>
        </w:rPr>
        <w:t>.</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Nakayama M, Yamamoto H, &amp; S. R. (2007). The Impact of Learner Characterics on Learning Performance in Hybrid Courses among Japanese Students. </w:t>
      </w:r>
      <w:r w:rsidRPr="007E0C33">
        <w:rPr>
          <w:rFonts w:ascii="Times New Roman" w:hAnsi="Times New Roman" w:cs="Times New Roman"/>
          <w:i/>
          <w:iCs/>
          <w:noProof/>
        </w:rPr>
        <w:t>Elektronic Journal E-Learning</w:t>
      </w:r>
      <w:r w:rsidRPr="007E0C33">
        <w:rPr>
          <w:rFonts w:ascii="Times New Roman" w:hAnsi="Times New Roman" w:cs="Times New Roman"/>
          <w:noProof/>
        </w:rPr>
        <w:t xml:space="preserve">, </w:t>
      </w:r>
      <w:r w:rsidRPr="007E0C33">
        <w:rPr>
          <w:rFonts w:ascii="Times New Roman" w:hAnsi="Times New Roman" w:cs="Times New Roman"/>
          <w:i/>
          <w:iCs/>
          <w:noProof/>
        </w:rPr>
        <w:t>Vol.5(3).1</w:t>
      </w:r>
      <w:r w:rsidRPr="007E0C33">
        <w:rPr>
          <w:rFonts w:ascii="Times New Roman" w:hAnsi="Times New Roman" w:cs="Times New Roman"/>
          <w:noProof/>
        </w:rPr>
        <w:t>.</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Pengelola Web Kemendikbud. (2020). </w:t>
      </w:r>
      <w:r w:rsidRPr="007E0C33">
        <w:rPr>
          <w:rFonts w:ascii="Times New Roman" w:hAnsi="Times New Roman" w:cs="Times New Roman"/>
          <w:i/>
          <w:iCs/>
          <w:noProof/>
        </w:rPr>
        <w:t>Kemendikbud Imbau Pendidik Hadirkan Belajar Menyenangkan Bagi Daerah yang Terapkan Belajar di Rumah</w:t>
      </w:r>
      <w:r w:rsidRPr="007E0C33">
        <w:rPr>
          <w:rFonts w:ascii="Times New Roman" w:hAnsi="Times New Roman" w:cs="Times New Roman"/>
          <w:noProof/>
        </w:rPr>
        <w:t>. Www.Kemendikbud.Go.Id. https://www.kemdikbud.go.id/main/blog/2020/03/kemendikbud-imbau-pendidik-</w:t>
      </w:r>
      <w:r w:rsidRPr="007E0C33">
        <w:rPr>
          <w:rFonts w:ascii="Times New Roman" w:hAnsi="Times New Roman" w:cs="Times New Roman"/>
          <w:noProof/>
        </w:rPr>
        <w:t>hadirkan-belajar-menyenangkan-bagi-daerah-yang-terapkan-belajar-di-rumah</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Sobron, A. ., Bayu, Rani, &amp; Meidawati. (2019). Persepsi Siswa Dalam Studi Pengaruh Daring Learning Terhadap Minat Belajar IPA. </w:t>
      </w:r>
      <w:r w:rsidRPr="007E0C33">
        <w:rPr>
          <w:rFonts w:ascii="Times New Roman" w:hAnsi="Times New Roman" w:cs="Times New Roman"/>
          <w:i/>
          <w:iCs/>
          <w:noProof/>
        </w:rPr>
        <w:t>SCAFFOLDING: Jurnal Pendidikan Islam Dan Multikulturalisme</w:t>
      </w:r>
      <w:r w:rsidRPr="007E0C33">
        <w:rPr>
          <w:rFonts w:ascii="Times New Roman" w:hAnsi="Times New Roman" w:cs="Times New Roman"/>
          <w:noProof/>
        </w:rPr>
        <w:t>.</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Sugiyono. (2012). </w:t>
      </w:r>
      <w:r w:rsidRPr="007E0C33">
        <w:rPr>
          <w:rFonts w:ascii="Times New Roman" w:hAnsi="Times New Roman" w:cs="Times New Roman"/>
          <w:i/>
          <w:iCs/>
          <w:noProof/>
        </w:rPr>
        <w:t>Metode Penelitian Kuantitatif Kualitatif dan R&amp;D</w:t>
      </w:r>
      <w:r w:rsidRPr="007E0C33">
        <w:rPr>
          <w:rFonts w:ascii="Times New Roman" w:hAnsi="Times New Roman" w:cs="Times New Roman"/>
          <w:noProof/>
        </w:rPr>
        <w:t>. Alfabeta.</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Suryawan, O. (2020). </w:t>
      </w:r>
      <w:r w:rsidRPr="007E0C33">
        <w:rPr>
          <w:rFonts w:ascii="Times New Roman" w:hAnsi="Times New Roman" w:cs="Times New Roman"/>
          <w:i/>
          <w:iCs/>
          <w:noProof/>
        </w:rPr>
        <w:t>Guru Diminta Aktif Awasi Pembelajaran Daring Agar Siswa Tetap Fokus</w:t>
      </w:r>
      <w:r w:rsidRPr="007E0C33">
        <w:rPr>
          <w:rFonts w:ascii="Times New Roman" w:hAnsi="Times New Roman" w:cs="Times New Roman"/>
          <w:noProof/>
        </w:rPr>
        <w:t>. BBALIPUSPANEWS.COM.</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Tim, C. I. (2020). </w:t>
      </w:r>
      <w:r w:rsidRPr="007E0C33">
        <w:rPr>
          <w:rFonts w:ascii="Times New Roman" w:hAnsi="Times New Roman" w:cs="Times New Roman"/>
          <w:i/>
          <w:iCs/>
          <w:noProof/>
        </w:rPr>
        <w:t>Corona, Kelas Daring, dan Curhat 2 Guru untuk Orang Tua</w:t>
      </w:r>
      <w:r w:rsidRPr="007E0C33">
        <w:rPr>
          <w:rFonts w:ascii="Times New Roman" w:hAnsi="Times New Roman" w:cs="Times New Roman"/>
          <w:noProof/>
        </w:rPr>
        <w:t>. CNN Indonesia. https://m.cnnindonesia.com/gaya-hidup/20200330165053-284-488368/corona-kelas-daring-dan-curhat-2-guru-untuk-orang-tua</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Wicaksono, V. D., &amp; Rachmadyanti, P. (2016). Pembelajaran Blended Learning melalui Google Classroom di Sekolah Dasar. </w:t>
      </w:r>
      <w:r w:rsidRPr="007E0C33">
        <w:rPr>
          <w:rFonts w:ascii="Times New Roman" w:hAnsi="Times New Roman" w:cs="Times New Roman"/>
          <w:i/>
          <w:iCs/>
          <w:noProof/>
        </w:rPr>
        <w:t>Seminar Nasional Pendidikan PGSD UMS &amp; HDPGSDI Wilayah Timur</w:t>
      </w:r>
      <w:r w:rsidRPr="007E0C33">
        <w:rPr>
          <w:rFonts w:ascii="Times New Roman" w:hAnsi="Times New Roman" w:cs="Times New Roman"/>
          <w:noProof/>
        </w:rPr>
        <w:t>.</w:t>
      </w:r>
    </w:p>
    <w:p w:rsidR="00FA4772" w:rsidRPr="007E0C33" w:rsidRDefault="00FA4772" w:rsidP="00FA4772">
      <w:pPr>
        <w:widowControl w:val="0"/>
        <w:autoSpaceDE w:val="0"/>
        <w:autoSpaceDN w:val="0"/>
        <w:adjustRightInd w:val="0"/>
        <w:spacing w:line="360" w:lineRule="auto"/>
        <w:ind w:left="480" w:hanging="480"/>
        <w:rPr>
          <w:rFonts w:ascii="Times New Roman" w:hAnsi="Times New Roman" w:cs="Times New Roman"/>
          <w:noProof/>
        </w:rPr>
      </w:pPr>
      <w:r w:rsidRPr="007E0C33">
        <w:rPr>
          <w:rFonts w:ascii="Times New Roman" w:hAnsi="Times New Roman" w:cs="Times New Roman"/>
          <w:noProof/>
        </w:rPr>
        <w:t xml:space="preserve">Yurianto, Ahmad, Bambang Wibowo, K. P. (2020). </w:t>
      </w:r>
      <w:r w:rsidRPr="007E0C33">
        <w:rPr>
          <w:rFonts w:ascii="Times New Roman" w:hAnsi="Times New Roman" w:cs="Times New Roman"/>
          <w:i/>
          <w:iCs/>
          <w:noProof/>
        </w:rPr>
        <w:t>PEDOMAN PENCEGAHAN DAN PENGENDALIAN CORONAVIRUS DISEASE (COVID-19)</w:t>
      </w:r>
      <w:r w:rsidRPr="007E0C33">
        <w:rPr>
          <w:rFonts w:ascii="Times New Roman" w:hAnsi="Times New Roman" w:cs="Times New Roman"/>
          <w:noProof/>
        </w:rPr>
        <w:t xml:space="preserve"> (M. I. Listiana Azizah, Adistikah Aqmarina (ed.)).</w:t>
      </w:r>
    </w:p>
    <w:p w:rsidR="00FA4772" w:rsidRPr="00FA4772" w:rsidRDefault="00FA4772" w:rsidP="00FA4772">
      <w:pPr>
        <w:spacing w:before="240" w:line="240" w:lineRule="auto"/>
        <w:rPr>
          <w:rFonts w:ascii="Times New Roman" w:hAnsi="Times New Roman" w:cs="Times New Roman"/>
          <w:b/>
        </w:rPr>
        <w:sectPr w:rsidR="00FA4772" w:rsidRPr="00FA4772" w:rsidSect="00536ACF">
          <w:pgSz w:w="11850" w:h="16783"/>
          <w:pgMar w:top="1440" w:right="1440" w:bottom="1440" w:left="1440" w:header="708" w:footer="708" w:gutter="0"/>
          <w:cols w:num="2" w:space="708"/>
          <w:docGrid w:linePitch="360"/>
        </w:sectPr>
      </w:pPr>
      <w:r w:rsidRPr="007E0C33">
        <w:rPr>
          <w:rFonts w:ascii="Times New Roman" w:hAnsi="Times New Roman" w:cs="Times New Roman"/>
        </w:rPr>
        <w:fldChar w:fldCharType="end"/>
      </w:r>
      <w:bookmarkEnd w:id="0"/>
    </w:p>
    <w:p w:rsidR="00D17E54" w:rsidRPr="007E0C33" w:rsidRDefault="00D17E54" w:rsidP="00FA4772">
      <w:pPr>
        <w:spacing w:line="360" w:lineRule="auto"/>
        <w:rPr>
          <w:rFonts w:ascii="Times New Roman" w:hAnsi="Times New Roman" w:cs="Times New Roman"/>
          <w:b/>
        </w:rPr>
      </w:pPr>
    </w:p>
    <w:sectPr w:rsidR="00D17E54" w:rsidRPr="007E0C33" w:rsidSect="00536ACF">
      <w:type w:val="continuous"/>
      <w:pgSz w:w="11850" w:h="16783"/>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22C5" w:rsidRDefault="000022C5">
      <w:pPr>
        <w:spacing w:after="0" w:line="240" w:lineRule="auto"/>
      </w:pPr>
      <w:r>
        <w:separator/>
      </w:r>
    </w:p>
  </w:endnote>
  <w:endnote w:type="continuationSeparator" w:id="0">
    <w:p w:rsidR="000022C5" w:rsidRDefault="00002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7015861"/>
      <w:docPartObj>
        <w:docPartGallery w:val="AutoText"/>
      </w:docPartObj>
    </w:sdtPr>
    <w:sdtEndPr/>
    <w:sdtContent>
      <w:p w:rsidR="00D17E54" w:rsidRDefault="00447229">
        <w:pPr>
          <w:pStyle w:val="Footer"/>
          <w:jc w:val="center"/>
        </w:pPr>
        <w:r>
          <w:fldChar w:fldCharType="begin"/>
        </w:r>
        <w:r>
          <w:instrText xml:space="preserve"> PAGE   \* MERGEFORMAT </w:instrText>
        </w:r>
        <w:r>
          <w:fldChar w:fldCharType="separate"/>
        </w:r>
        <w:r w:rsidR="00B03E8C">
          <w:rPr>
            <w:noProof/>
          </w:rPr>
          <w:t>2</w:t>
        </w:r>
        <w:r>
          <w:fldChar w:fldCharType="end"/>
        </w:r>
      </w:p>
    </w:sdtContent>
  </w:sdt>
  <w:p w:rsidR="00D17E54" w:rsidRDefault="00D17E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389497"/>
      <w:docPartObj>
        <w:docPartGallery w:val="AutoText"/>
      </w:docPartObj>
    </w:sdtPr>
    <w:sdtEndPr/>
    <w:sdtContent>
      <w:p w:rsidR="00D17E54" w:rsidRDefault="00447229">
        <w:pPr>
          <w:pStyle w:val="Footer"/>
          <w:jc w:val="center"/>
        </w:pPr>
        <w:r>
          <w:fldChar w:fldCharType="begin"/>
        </w:r>
        <w:r>
          <w:instrText xml:space="preserve"> PAGE   \* MERGEFORMAT </w:instrText>
        </w:r>
        <w:r>
          <w:fldChar w:fldCharType="separate"/>
        </w:r>
        <w:r w:rsidR="00B03E8C">
          <w:rPr>
            <w:noProof/>
          </w:rPr>
          <w:t>1</w:t>
        </w:r>
        <w:r>
          <w:fldChar w:fldCharType="end"/>
        </w:r>
      </w:p>
    </w:sdtContent>
  </w:sdt>
  <w:p w:rsidR="00D17E54" w:rsidRDefault="00D17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22C5" w:rsidRDefault="000022C5">
      <w:pPr>
        <w:spacing w:after="0" w:line="240" w:lineRule="auto"/>
      </w:pPr>
      <w:r>
        <w:separator/>
      </w:r>
    </w:p>
  </w:footnote>
  <w:footnote w:type="continuationSeparator" w:id="0">
    <w:p w:rsidR="000022C5" w:rsidRDefault="000022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7E54" w:rsidRDefault="00D17E54">
    <w:pPr>
      <w:shd w:val="clear" w:color="auto" w:fill="FFFFFF"/>
      <w:spacing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06E"/>
    <w:rsid w:val="000022C5"/>
    <w:rsid w:val="00025C74"/>
    <w:rsid w:val="002B5DD9"/>
    <w:rsid w:val="002D4019"/>
    <w:rsid w:val="003F38C6"/>
    <w:rsid w:val="00427C40"/>
    <w:rsid w:val="00447229"/>
    <w:rsid w:val="0051582C"/>
    <w:rsid w:val="00536ACF"/>
    <w:rsid w:val="005D640E"/>
    <w:rsid w:val="006A38A1"/>
    <w:rsid w:val="006B7F71"/>
    <w:rsid w:val="006C6755"/>
    <w:rsid w:val="006E5671"/>
    <w:rsid w:val="00770E03"/>
    <w:rsid w:val="007751D6"/>
    <w:rsid w:val="007E0C33"/>
    <w:rsid w:val="00894865"/>
    <w:rsid w:val="00B03E8C"/>
    <w:rsid w:val="00C14E4A"/>
    <w:rsid w:val="00C33325"/>
    <w:rsid w:val="00C7706E"/>
    <w:rsid w:val="00CB2527"/>
    <w:rsid w:val="00D17E54"/>
    <w:rsid w:val="00E474A3"/>
    <w:rsid w:val="00EA23C7"/>
    <w:rsid w:val="00FA4772"/>
    <w:rsid w:val="7659018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E6C0D48"/>
  <w15:docId w15:val="{09C3D4C2-04AA-4882-9BF8-B4309104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rsid w:val="0089486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8</Pages>
  <Words>4960</Words>
  <Characters>2827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TOSHIBA</cp:lastModifiedBy>
  <cp:revision>19</cp:revision>
  <dcterms:created xsi:type="dcterms:W3CDTF">2018-05-28T15:24:00Z</dcterms:created>
  <dcterms:modified xsi:type="dcterms:W3CDTF">2020-04-2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52</vt:lpwstr>
  </property>
</Properties>
</file>